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F3ABA3" w14:textId="77777777" w:rsidR="003058D7" w:rsidRPr="00FD59AD" w:rsidRDefault="00840C7E" w:rsidP="00CD66CE">
      <w:pPr>
        <w:pStyle w:val="Heading1"/>
        <w:rPr>
          <w:i w:val="0"/>
        </w:rPr>
      </w:pPr>
      <w:bookmarkStart w:id="0" w:name="_Toc139391261"/>
      <w:r w:rsidRPr="00FD59AD">
        <w:rPr>
          <w:i w:val="0"/>
        </w:rPr>
        <w:t xml:space="preserve"> </w:t>
      </w:r>
      <w:r w:rsidR="00A335F1" w:rsidRPr="00FD59AD">
        <w:rPr>
          <w:i w:val="0"/>
        </w:rPr>
        <w:t>DAFTAR PUSTAKA</w:t>
      </w:r>
      <w:bookmarkEnd w:id="0"/>
    </w:p>
    <w:p w14:paraId="240C6C0D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sz w:val="24"/>
        </w:rPr>
        <w:fldChar w:fldCharType="begin" w:fldLock="1"/>
      </w:r>
      <w:r w:rsidRPr="00B12A81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B12A81">
        <w:rPr>
          <w:rFonts w:ascii="Times New Roman" w:hAnsi="Times New Roman" w:cs="Times New Roman"/>
          <w:sz w:val="24"/>
        </w:rPr>
        <w:fldChar w:fldCharType="separate"/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bdullah, R., &amp; Risza, H. (2021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 yang Mempengaruhi Pengungkapan Manajemen Risiko (Studi Empiris pada Laporan Keuangan Tahunan Perusahaan Properti yang Terdaftar di Jakarta Islamic Index Periode 2015-2017)</w:t>
      </w:r>
      <w:r w:rsidR="00E62AC4">
        <w:rPr>
          <w:rFonts w:ascii="Times New Roman" w:hAnsi="Times New Roman" w:cs="Times New Roman"/>
          <w:iCs/>
          <w:noProof/>
          <w:sz w:val="24"/>
          <w:szCs w:val="24"/>
        </w:rPr>
        <w:t xml:space="preserve">. </w:t>
      </w:r>
      <w:r w:rsidR="008C4F4D">
        <w:rPr>
          <w:rFonts w:ascii="Times New Roman" w:hAnsi="Times New Roman" w:cs="Times New Roman"/>
          <w:iCs/>
          <w:noProof/>
          <w:sz w:val="24"/>
          <w:szCs w:val="24"/>
        </w:rPr>
        <w:t>https://repository.paramadina.ac.id/249/1/Jurnal%20RofiqiAbdullah.pdf</w:t>
      </w:r>
    </w:p>
    <w:p w14:paraId="0B99EE6A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l-Shammari, B. (2014). Kuwait Corporate Characteristics and Level of Risk Disclosure: a Content Analysis Approach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ournal of Contemporary Issues in Business Research ©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3), 128–153</w:t>
      </w:r>
      <w:r w:rsidR="008C4F4D">
        <w:rPr>
          <w:rFonts w:ascii="Times New Roman" w:hAnsi="Times New Roman" w:cs="Times New Roman"/>
          <w:noProof/>
          <w:sz w:val="24"/>
          <w:szCs w:val="24"/>
        </w:rPr>
        <w:t>.</w:t>
      </w:r>
      <w:r w:rsidR="00916F9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C4F4D">
        <w:rPr>
          <w:rFonts w:ascii="Times New Roman" w:hAnsi="Times New Roman" w:cs="Times New Roman"/>
          <w:noProof/>
          <w:sz w:val="24"/>
          <w:szCs w:val="24"/>
        </w:rPr>
        <w:t>https://citeseerx.ist.psu.edu/document?</w:t>
      </w:r>
      <w:r w:rsidR="00916F91">
        <w:rPr>
          <w:rFonts w:ascii="Times New Roman" w:hAnsi="Times New Roman" w:cs="Times New Roman"/>
          <w:noProof/>
          <w:sz w:val="24"/>
          <w:szCs w:val="24"/>
        </w:rPr>
        <w:t>repi1&amp;type=pdf&amp;doi=ef8c33f5247f93c717165301208816125cbcf554</w:t>
      </w:r>
    </w:p>
    <w:p w14:paraId="2B5C1B1F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lfara, H. V. (2020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Mekanisme Corporate Governance, Tingkat Leverage, Tingkat Profitabilitas, dan Ukuran Perusahaan Terhadap Risk Management Disclosure (Sektor Lembaga Keuangan yang Terdaftar di Bursa Efek Indonesia tahun 2012-2019)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Fakultas Ekonomi dan Bisnis, Universitas Pancasakti, Tegal.</w:t>
      </w:r>
    </w:p>
    <w:p w14:paraId="07893A19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mran, A., Manaf Rosli Bin, A., &amp; Che Haat Mohd Hassan, B. (2009). Risk reporting: An exploratory study on risk management disclosure in Malaysian annual reports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anagerial Auditing Journal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39–57. https://doi.org/10.1108/02686900910919893</w:t>
      </w:r>
    </w:p>
    <w:p w14:paraId="36868FA6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min, M. A. N. (2022). Analisis Potensi Abnormal Return Positif Terbesar Saham PT. Kalbe Farma Selama Pandemi Covid-19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Valuasi: Jurnal Ilmiah Ilmu Manajemen Dan Kewirausaha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February 2021), 223–233. https://doi.org/https://doi.org/10.46306/vls.v2i1.93</w:t>
      </w:r>
    </w:p>
    <w:p w14:paraId="6341A07B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min, M. A. N. (2022). Reaksi Pasar atas Pengumuman Dividen PT . Kalbe Farma saat Pandemi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Ekonomi, Keuangan, Investasi Dan Syariah (EKUITAS)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4), 917–921. https://do</w:t>
      </w:r>
      <w:r w:rsidR="008C4F4D">
        <w:rPr>
          <w:rFonts w:ascii="Times New Roman" w:hAnsi="Times New Roman" w:cs="Times New Roman"/>
          <w:noProof/>
          <w:sz w:val="24"/>
          <w:szCs w:val="24"/>
        </w:rPr>
        <w:t>i.org/10.47065/ekuitas.v3i4.1585</w:t>
      </w:r>
    </w:p>
    <w:p w14:paraId="67B66BF8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min, M. A. N. (2022). Analisis Abnormal Return dan Trading Volume Activity Sebelum dan Setelah Pengumuman Dividen PT.Kalbe Farma Saat Pandemi Covid-19. </w:t>
      </w:r>
      <w:r w:rsidR="00782329">
        <w:rPr>
          <w:rFonts w:ascii="Times New Roman" w:hAnsi="Times New Roman" w:cs="Times New Roman"/>
          <w:i/>
          <w:iCs/>
          <w:noProof/>
          <w:sz w:val="24"/>
          <w:szCs w:val="24"/>
        </w:rPr>
        <w:t>Creative Reserach Management Journal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56–63. https://doi.org//doi.org/10.32663/crmj.v5i1.2461</w:t>
      </w:r>
    </w:p>
    <w:p w14:paraId="5C58E867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min, M. A. N., Indriasih, D., &amp; Utami, Y. (2022). Pemanfaatan Limbah Plastik Menjadi Kerajinantangan Bagi Ibu-Ibu PKK Desa Mejasem Barat, Kecamatan Keramat, Kabupaten Tegal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Nusantara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35–41. https://doi.org/https://doi.org/10.35870/jpmn.v2i1.580</w:t>
      </w:r>
    </w:p>
    <w:p w14:paraId="59D8930E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min, M. A. N., &amp; Irawan, B. P. (2021). Apakah Buyback Stock dapat memberikan Keuntungan Tidak Normal saat Pandemi ?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RMANA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46–59. https://doi.org/https://doi.org/10.24905/permana.v13i1.159</w:t>
      </w:r>
    </w:p>
    <w:p w14:paraId="648E5F8B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min, M. A. N., &amp; Ramdhani, D. (2017). Analysis of Abnormal Return, Stock Return and Stock Liquidity Before and After Buyback Share: Case Study of Companies Listed in Indonesia Stock Exchange in Period of 2011-2015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Rjoas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November), 312–323. https://doi.org/https://doi.org/10.18551/rjoas.2017-11.37</w:t>
      </w:r>
    </w:p>
    <w:p w14:paraId="44F4411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Amin, M. A. N., &amp; Yunita, E. A. (2022). Analisis Potensi Pajak Hotel dan Pajak Restoran Kabupaten Tegal di Tengah Pandemi. </w:t>
      </w:r>
      <w:r w:rsidRPr="00B12A81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t>INOVASI : Jurnal Ekonomi , Keuangan Dan Manajemen</w:t>
      </w:r>
      <w:r w:rsidRPr="00B12A81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t>18</w:t>
      </w:r>
      <w:r w:rsidR="00916F91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(2), 232–240. </w:t>
      </w:r>
      <w:hyperlink r:id="rId8" w:history="1">
        <w:r w:rsidRPr="00B12A81">
          <w:rPr>
            <w:rStyle w:val="Hyperlink"/>
            <w:rFonts w:ascii="Times New Roman" w:hAnsi="Times New Roman" w:cs="Times New Roman"/>
            <w:noProof/>
            <w:color w:val="000000"/>
            <w:sz w:val="24"/>
            <w:szCs w:val="24"/>
          </w:rPr>
          <w:t>https://doi.org/dx.doi.org/10.29264/jinv.v18i2.10551</w:t>
        </w:r>
      </w:hyperlink>
    </w:p>
    <w:p w14:paraId="697126C1" w14:textId="77777777" w:rsidR="00916F91" w:rsidRPr="00B12A81" w:rsidRDefault="00B12A81" w:rsidP="00916F91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nisa, W. G. (2012). Analisis Faktor Yang Mempengaruhi Pengungkapan Manajemen Risiko (Studi Empiris pada laporan tahunan perusahaan-perusahaan nonkeuangan yang terdaftar di BEI tahun 2010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Skripsi Fakultas Ekonomika Dan Bisnis Universitas Diponegoro Semarang</w:t>
      </w:r>
      <w:r w:rsidRPr="00B12A81">
        <w:rPr>
          <w:rFonts w:ascii="Times New Roman" w:hAnsi="Times New Roman" w:cs="Times New Roman"/>
          <w:noProof/>
          <w:sz w:val="24"/>
          <w:szCs w:val="24"/>
        </w:rPr>
        <w:t>, 22</w:t>
      </w:r>
      <w:r w:rsidR="00916F91">
        <w:rPr>
          <w:rFonts w:ascii="Times New Roman" w:hAnsi="Times New Roman" w:cs="Times New Roman"/>
          <w:noProof/>
          <w:sz w:val="24"/>
          <w:szCs w:val="24"/>
        </w:rPr>
        <w:t>. https://www.academia.edu/download/33243267/Jurnal_Skripsi.pdf</w:t>
      </w:r>
    </w:p>
    <w:p w14:paraId="34E8A470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siyah, S. (2021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Kepemilikan Publik , Komite Manajemen Risiko dan Leverage terhadap Risk Management Disclosure pada Perusahaan Perbankan Yang Terdaftar Di Bursa Efek Indonesia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904–914</w:t>
      </w:r>
      <w:r w:rsidR="00916F91">
        <w:rPr>
          <w:rFonts w:ascii="Times New Roman" w:hAnsi="Times New Roman" w:cs="Times New Roman"/>
          <w:noProof/>
          <w:sz w:val="24"/>
          <w:szCs w:val="24"/>
        </w:rPr>
        <w:t>. http://ojs.udb.ac.id/index.php/HUBISINTEK/article/view/1473</w:t>
      </w:r>
    </w:p>
    <w:p w14:paraId="5BF92CDC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Atmi, D. R. (2017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r yang mempengaruhi pengungkpan manajemen risiko perusahaan perbankan yang terdaftar di bursa efek indonesia 1),2)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1–16</w:t>
      </w:r>
      <w:r w:rsidR="00916F91">
        <w:rPr>
          <w:rFonts w:ascii="Times New Roman" w:hAnsi="Times New Roman" w:cs="Times New Roman"/>
          <w:noProof/>
          <w:sz w:val="24"/>
          <w:szCs w:val="24"/>
        </w:rPr>
        <w:t>. http://jurnal.stiemuhcilacap.ac.id/index.php/je511/article/view/146</w:t>
      </w:r>
    </w:p>
    <w:p w14:paraId="013ADB67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Buckby, S., Gallery, G., &amp; Ma, J. (2015). An analysis of risk management disclosures: Australian evidence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anagerial Auditing Journal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8–9), 812–869. https://doi.org/10.1108/MAJ-09-2013-0934</w:t>
      </w:r>
    </w:p>
    <w:p w14:paraId="49FFABF9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Dedi P, I. N. (2020). </w:t>
      </w:r>
      <w:r w:rsidR="00782329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Dan Karakteristik Perusahaan Terhadap Manajemen Risiko Pada Perusahaan Kompas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100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37–48</w:t>
      </w:r>
      <w:r w:rsidR="00916F91">
        <w:rPr>
          <w:rFonts w:ascii="Times New Roman" w:hAnsi="Times New Roman" w:cs="Times New Roman"/>
          <w:noProof/>
          <w:sz w:val="24"/>
          <w:szCs w:val="24"/>
        </w:rPr>
        <w:t>. https://ojs.umrah.ac.id/index.php/jiafi/article/view/2207</w:t>
      </w:r>
    </w:p>
    <w:p w14:paraId="70755A14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Desender, K. A. (2010). On the determinants of enterprise risk management implementation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Enterprise IT Governance, Business Value and Performance Measurement</w:t>
      </w:r>
      <w:r w:rsidRPr="00B12A81">
        <w:rPr>
          <w:rFonts w:ascii="Times New Roman" w:hAnsi="Times New Roman" w:cs="Times New Roman"/>
          <w:noProof/>
          <w:sz w:val="24"/>
          <w:szCs w:val="24"/>
        </w:rPr>
        <w:t>, 88–100. https://doi.org/10.4018/978-1-60566-346-3.ch006</w:t>
      </w:r>
    </w:p>
    <w:p w14:paraId="610DA8C6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Dewi, S. (2019). Pengaruh Karakteristik Perusahaan, Tata Kelola Perusahaan dan Atribut Audit Terhadap Luas Pengungkapan Risiko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isnis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16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197. https://doi.org/10.24167/jab.v16i2.2257</w:t>
      </w:r>
    </w:p>
    <w:p w14:paraId="6410A957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Elzahar, H., &amp; Hussainey, K. (2012). Determinants of narrative risk disclosures in UK interim reports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ournal of Risk Finance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133–147. https://doi.org/10.1108/15265941211203189</w:t>
      </w:r>
    </w:p>
    <w:p w14:paraId="6E3D60A5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Fajrina, A. N. (2021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Corporate Governance Structure, Profitabilitas, Leverage, Ukuran Perusahaan dan Jenis Perusahaan Terhadap Pengungkapan Manajemen Risiko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Fakultas Bisnis dan Ekonomika, Universitas Islam Indonesia, Yogyakarta</w:t>
      </w:r>
      <w:r w:rsidR="00916F91">
        <w:rPr>
          <w:rFonts w:ascii="Times New Roman" w:hAnsi="Times New Roman" w:cs="Times New Roman"/>
          <w:noProof/>
          <w:sz w:val="24"/>
          <w:szCs w:val="24"/>
        </w:rPr>
        <w:t>. https://dspace.uii.ac.id/handle/123456789</w:t>
      </w:r>
      <w:r w:rsidR="00A94A02">
        <w:rPr>
          <w:rFonts w:ascii="Times New Roman" w:hAnsi="Times New Roman" w:cs="Times New Roman"/>
          <w:noProof/>
          <w:sz w:val="24"/>
          <w:szCs w:val="24"/>
        </w:rPr>
        <w:t>/31067</w:t>
      </w:r>
    </w:p>
    <w:p w14:paraId="43B18550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Fathimiyah, Venny, D. (2012). Pengaruh Struktur Kepemilikan Terhadap Risk Management Disclosure (Studi Survei Industri Perbankan yang Listing di Bursa Efek Indonesia Tahun 2008-2010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roceding Simposium Nasional Akuntansi</w:t>
      </w:r>
      <w:r w:rsidR="00A94A02">
        <w:rPr>
          <w:rFonts w:ascii="Times New Roman" w:hAnsi="Times New Roman" w:cs="Times New Roman"/>
          <w:iCs/>
          <w:noProof/>
          <w:sz w:val="24"/>
          <w:szCs w:val="24"/>
        </w:rPr>
        <w:t>. https://tinyurl.com/259u4xay</w:t>
      </w:r>
    </w:p>
    <w:p w14:paraId="0C543325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Fitriani, D. W. (2021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Determinasi Pengungkapan Risiko (Studi Empiris Pada Perusahaan Manufaktur Yang Teraftar Di Bursa Efek Indonesia (BEI) Tahun 2017-2019)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Fakultas Ekonomi, Universitas islam sultan agung, Semarang</w:t>
      </w:r>
      <w:r w:rsidR="00A94A02">
        <w:rPr>
          <w:rFonts w:ascii="Times New Roman" w:hAnsi="Times New Roman" w:cs="Times New Roman"/>
          <w:noProof/>
          <w:sz w:val="24"/>
          <w:szCs w:val="24"/>
        </w:rPr>
        <w:t>. http://jurnal.unissula.ac.id/index.php/kimue/article/download/20418/6586</w:t>
      </w:r>
    </w:p>
    <w:p w14:paraId="153AC73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Freeman, </w:t>
      </w:r>
      <w:r w:rsidR="000D5412">
        <w:rPr>
          <w:rFonts w:ascii="Times New Roman" w:hAnsi="Times New Roman" w:cs="Times New Roman"/>
          <w:noProof/>
          <w:sz w:val="24"/>
          <w:szCs w:val="24"/>
        </w:rPr>
        <w:t xml:space="preserve">R. </w:t>
      </w:r>
      <w:r w:rsidRPr="00B12A81">
        <w:rPr>
          <w:rFonts w:ascii="Times New Roman" w:hAnsi="Times New Roman" w:cs="Times New Roman"/>
          <w:noProof/>
          <w:sz w:val="24"/>
          <w:szCs w:val="24"/>
        </w:rPr>
        <w:t>E.</w:t>
      </w:r>
      <w:r w:rsidR="000D5412">
        <w:rPr>
          <w:rFonts w:ascii="Times New Roman" w:hAnsi="Times New Roman" w:cs="Times New Roman"/>
          <w:noProof/>
          <w:sz w:val="24"/>
          <w:szCs w:val="24"/>
        </w:rPr>
        <w:t>, &amp; McVea, J. (2005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). A stakeholder approach to strategic management. </w:t>
      </w:r>
      <w:r w:rsidR="000D5412">
        <w:rPr>
          <w:rFonts w:ascii="Times New Roman" w:hAnsi="Times New Roman" w:cs="Times New Roman"/>
          <w:i/>
          <w:iCs/>
          <w:noProof/>
          <w:sz w:val="24"/>
          <w:szCs w:val="24"/>
        </w:rPr>
        <w:t>The Blackwell handbook of strategic management</w:t>
      </w:r>
      <w:r w:rsidR="000D5412">
        <w:rPr>
          <w:rFonts w:ascii="Times New Roman" w:hAnsi="Times New Roman" w:cs="Times New Roman"/>
          <w:noProof/>
          <w:sz w:val="24"/>
          <w:szCs w:val="24"/>
        </w:rPr>
        <w:t>, 183-201</w:t>
      </w:r>
      <w:r w:rsidR="00A94A02">
        <w:rPr>
          <w:rFonts w:ascii="Times New Roman" w:hAnsi="Times New Roman" w:cs="Times New Roman"/>
          <w:noProof/>
          <w:sz w:val="24"/>
          <w:szCs w:val="24"/>
        </w:rPr>
        <w:t>. https://tinyurl.com/yeyvby2f</w:t>
      </w:r>
    </w:p>
    <w:p w14:paraId="0AF877D9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Ghozali, I. (2005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IBM SPSS 23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Edisi 8). Badan Penerbit Universitas Diponegoro.</w:t>
      </w:r>
    </w:p>
    <w:p w14:paraId="791A7986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IBM SPSS 2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07B504A4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Edisi 9). Badan Penerbit Universitas Diponegoro.</w:t>
      </w:r>
    </w:p>
    <w:p w14:paraId="467FBDE7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>Gunawan, B.</w:t>
      </w:r>
      <w:r w:rsidR="00021B75">
        <w:rPr>
          <w:rFonts w:ascii="Times New Roman" w:hAnsi="Times New Roman" w:cs="Times New Roman"/>
          <w:noProof/>
          <w:sz w:val="24"/>
          <w:szCs w:val="24"/>
        </w:rPr>
        <w:t>, &amp; Zakiyah, Y. N.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="00782329">
        <w:rPr>
          <w:rFonts w:ascii="Times New Roman" w:hAnsi="Times New Roman" w:cs="Times New Roman"/>
          <w:i/>
          <w:iCs/>
          <w:noProof/>
          <w:sz w:val="24"/>
          <w:szCs w:val="24"/>
        </w:rPr>
        <w:t>Pengaruh Mekanisme Corporate Governance, Ukuran Perusahaan, Dan Leverage Terhadap Risk Management Disclosure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1–18</w:t>
      </w:r>
      <w:r w:rsidR="00A94A02">
        <w:rPr>
          <w:rFonts w:ascii="Times New Roman" w:hAnsi="Times New Roman" w:cs="Times New Roman"/>
          <w:noProof/>
          <w:sz w:val="24"/>
          <w:szCs w:val="24"/>
        </w:rPr>
        <w:t>. https://jurnal.polban.ac.id/akuntansi/article/view/559</w:t>
      </w:r>
    </w:p>
    <w:p w14:paraId="2DA514D8" w14:textId="77777777" w:rsid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Hakim, M. L., &amp; Triyanto, D. N. (2019). </w:t>
      </w:r>
      <w:r w:rsidR="000D5412" w:rsidRPr="000D5412">
        <w:rPr>
          <w:rFonts w:ascii="Times New Roman" w:hAnsi="Times New Roman" w:cs="Times New Roman"/>
          <w:iCs/>
          <w:noProof/>
          <w:sz w:val="24"/>
          <w:szCs w:val="24"/>
        </w:rPr>
        <w:t>Analisis Pengaruh Kepemilikan Publik, Ukuran Dewan Komisaris, Leverage, dan Ukuran Perusahaan Terhadap Pengungkapan Manajemen Risiko (Studi Empiris Pada Perusahaan Yang Tergabung Dalam Indeks LQ45 Di Bursa Efek Indonesia Tahun 2015-2017).</w:t>
      </w:r>
      <w:r w:rsidR="000D541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Procedings of Management, </w:t>
      </w:r>
      <w:r w:rsidRPr="00B12A81">
        <w:rPr>
          <w:rFonts w:ascii="Times New Roman" w:hAnsi="Times New Roman" w:cs="Times New Roman"/>
          <w:noProof/>
          <w:sz w:val="24"/>
          <w:szCs w:val="24"/>
        </w:rPr>
        <w:t>2963–2972</w:t>
      </w:r>
      <w:r w:rsidR="00A94A02">
        <w:rPr>
          <w:rFonts w:ascii="Times New Roman" w:hAnsi="Times New Roman" w:cs="Times New Roman"/>
          <w:noProof/>
          <w:sz w:val="24"/>
          <w:szCs w:val="24"/>
        </w:rPr>
        <w:t>. https://openlibrarypublications.telkomuniversity.ac.id/index.php/management/</w:t>
      </w:r>
      <w:r w:rsidR="00A94A02">
        <w:rPr>
          <w:rFonts w:ascii="Times New Roman" w:hAnsi="Times New Roman" w:cs="Times New Roman"/>
          <w:noProof/>
          <w:sz w:val="24"/>
          <w:szCs w:val="24"/>
        </w:rPr>
        <w:lastRenderedPageBreak/>
        <w:t>article/view/9712</w:t>
      </w:r>
    </w:p>
    <w:p w14:paraId="311D78B6" w14:textId="77777777" w:rsidR="00116A62" w:rsidRPr="00B12A81" w:rsidRDefault="00116A62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ery, 2017. </w:t>
      </w:r>
      <w:r w:rsidRPr="00116A62">
        <w:rPr>
          <w:rFonts w:ascii="Times New Roman" w:hAnsi="Times New Roman" w:cs="Times New Roman"/>
          <w:i/>
          <w:noProof/>
          <w:sz w:val="24"/>
          <w:szCs w:val="24"/>
        </w:rPr>
        <w:t>Kajian Riset Akuntansi</w:t>
      </w:r>
      <w:r>
        <w:rPr>
          <w:rFonts w:ascii="Times New Roman" w:hAnsi="Times New Roman" w:cs="Times New Roman"/>
          <w:noProof/>
          <w:sz w:val="24"/>
          <w:szCs w:val="24"/>
        </w:rPr>
        <w:t>. Jakarta:Penerbit PT Grasindo.</w:t>
      </w:r>
    </w:p>
    <w:p w14:paraId="52ACBA94" w14:textId="77777777" w:rsidR="00B12A81" w:rsidRPr="00B12A81" w:rsidRDefault="000D5412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encana, A., Lastanti, H. S. (2018). </w:t>
      </w:r>
      <w:r w:rsidR="00021B75">
        <w:rPr>
          <w:rFonts w:ascii="Times New Roman" w:hAnsi="Times New Roman" w:cs="Times New Roman"/>
          <w:noProof/>
          <w:sz w:val="24"/>
          <w:szCs w:val="24"/>
        </w:rPr>
        <w:t xml:space="preserve">Pengaruh Good Corporate Governance Dan Karakteristik Perusahaan Terhadap Pengungkapan Risiko. </w:t>
      </w:r>
      <w:r w:rsidR="00021B75">
        <w:rPr>
          <w:rFonts w:ascii="Times New Roman" w:hAnsi="Times New Roman" w:cs="Times New Roman"/>
          <w:i/>
          <w:noProof/>
          <w:sz w:val="24"/>
          <w:szCs w:val="24"/>
        </w:rPr>
        <w:t xml:space="preserve">In Prosiding Seminar Nasional Pakar </w:t>
      </w:r>
      <w:r w:rsidR="00021B75">
        <w:rPr>
          <w:rFonts w:ascii="Times New Roman" w:hAnsi="Times New Roman" w:cs="Times New Roman"/>
          <w:noProof/>
          <w:sz w:val="24"/>
          <w:szCs w:val="24"/>
        </w:rPr>
        <w:t xml:space="preserve">(pp. </w:t>
      </w:r>
      <w:r w:rsidR="00B12A81" w:rsidRPr="00B12A81">
        <w:rPr>
          <w:rFonts w:ascii="Times New Roman" w:hAnsi="Times New Roman" w:cs="Times New Roman"/>
          <w:noProof/>
          <w:sz w:val="24"/>
          <w:szCs w:val="24"/>
        </w:rPr>
        <w:t>161–166</w:t>
      </w:r>
      <w:r w:rsidR="00021B75">
        <w:rPr>
          <w:rFonts w:ascii="Times New Roman" w:hAnsi="Times New Roman" w:cs="Times New Roman"/>
          <w:noProof/>
          <w:sz w:val="24"/>
          <w:szCs w:val="24"/>
        </w:rPr>
        <w:t>)</w:t>
      </w:r>
      <w:r w:rsidR="00A94A02">
        <w:rPr>
          <w:rFonts w:ascii="Times New Roman" w:hAnsi="Times New Roman" w:cs="Times New Roman"/>
          <w:noProof/>
          <w:sz w:val="24"/>
          <w:szCs w:val="24"/>
        </w:rPr>
        <w:t>. https://www.trijurnal.lemlit.trisakti.ac.id/pakar/article/view/2716</w:t>
      </w:r>
    </w:p>
    <w:p w14:paraId="477E9F26" w14:textId="77777777" w:rsid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Kristiono, &amp; Zulbahridar, A. A. (2014). Pengaruh Struktur Kepemilikan, Struktur Modal dan Ukuran Perusahaan terhadap Risk Management Disclosure pada Perusahaan Perbankan yang Terdaftar di Bursa Efek Indonesia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Online Mahasiswa Fakultas Ekonomi Universitas Riau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1–15</w:t>
      </w:r>
      <w:r w:rsidR="00A94A02">
        <w:rPr>
          <w:rFonts w:ascii="Times New Roman" w:hAnsi="Times New Roman" w:cs="Times New Roman"/>
          <w:noProof/>
          <w:sz w:val="24"/>
          <w:szCs w:val="24"/>
        </w:rPr>
        <w:t>. https://tinyurl.com/yu68f2b7</w:t>
      </w:r>
    </w:p>
    <w:p w14:paraId="5FAC5769" w14:textId="77777777" w:rsidR="00340753" w:rsidRPr="00B12A81" w:rsidRDefault="00340753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insley, P.M., &amp; Shirves, P.J. (2006). Risk reporting: A study of risk disclosures in the annual reports of UK companies. </w:t>
      </w:r>
      <w:r w:rsidRPr="00340753">
        <w:rPr>
          <w:rFonts w:ascii="Times New Roman" w:hAnsi="Times New Roman" w:cs="Times New Roman"/>
          <w:i/>
          <w:noProof/>
          <w:sz w:val="24"/>
          <w:szCs w:val="24"/>
        </w:rPr>
        <w:t>British Accounting Review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0753">
        <w:rPr>
          <w:rFonts w:ascii="Times New Roman" w:hAnsi="Times New Roman" w:cs="Times New Roman"/>
          <w:i/>
          <w:noProof/>
          <w:sz w:val="24"/>
          <w:szCs w:val="24"/>
        </w:rPr>
        <w:t>38</w:t>
      </w:r>
      <w:r>
        <w:rPr>
          <w:rFonts w:ascii="Times New Roman" w:hAnsi="Times New Roman" w:cs="Times New Roman"/>
          <w:noProof/>
          <w:sz w:val="24"/>
          <w:szCs w:val="24"/>
        </w:rPr>
        <w:t>(4):387-404. https://tinyurl.com/4u2kmyne</w:t>
      </w:r>
    </w:p>
    <w:p w14:paraId="71A2327B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Lokaputra, M., Anugerah, R., &amp; Kurnia, P. (2022). </w:t>
      </w:r>
      <w:r w:rsidR="00021B75" w:rsidRPr="00021B75">
        <w:rPr>
          <w:rFonts w:ascii="Times New Roman" w:hAnsi="Times New Roman" w:cs="Times New Roman"/>
          <w:noProof/>
          <w:sz w:val="24"/>
          <w:szCs w:val="24"/>
        </w:rPr>
        <w:t xml:space="preserve">Pengaruh Tata Kelola Perusahaan Terhadap </w:t>
      </w:r>
      <w:r w:rsidR="00782329" w:rsidRPr="00021B75">
        <w:rPr>
          <w:rFonts w:ascii="Times New Roman" w:hAnsi="Times New Roman" w:cs="Times New Roman"/>
          <w:iCs/>
          <w:noProof/>
          <w:sz w:val="24"/>
          <w:szCs w:val="24"/>
        </w:rPr>
        <w:t>Pengungkapan Manajemen Risiko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50–63</w:t>
      </w:r>
      <w:r w:rsidR="00357BBE">
        <w:rPr>
          <w:rFonts w:ascii="Times New Roman" w:hAnsi="Times New Roman" w:cs="Times New Roman"/>
          <w:noProof/>
          <w:sz w:val="24"/>
          <w:szCs w:val="24"/>
        </w:rPr>
        <w:t>. https://tinyurl.com/bderxrcy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7782A1" w14:textId="77777777" w:rsidR="00B12A81" w:rsidRPr="00B12A81" w:rsidRDefault="00357BBE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Lucyanda, J. &amp; Meizaroh</w:t>
      </w:r>
      <w:r w:rsidR="00B12A81" w:rsidRPr="00B12A81">
        <w:rPr>
          <w:rFonts w:ascii="Times New Roman" w:hAnsi="Times New Roman" w:cs="Times New Roman"/>
          <w:noProof/>
          <w:sz w:val="24"/>
          <w:szCs w:val="24"/>
        </w:rPr>
        <w:t xml:space="preserve"> (2011). Pengaruh Corporate Governance dan Konsentrasi Kepemilikan pada Pengungkapan Enterprise Risk Management. </w:t>
      </w:r>
      <w:r w:rsidR="00B12A81"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roceeding Simposium Nasional Akuntansi XIV. Aceh : Universitas Bakrie Jakarta</w:t>
      </w:r>
      <w:r w:rsidR="00B12A81" w:rsidRPr="00B12A81">
        <w:rPr>
          <w:rFonts w:ascii="Times New Roman" w:hAnsi="Times New Roman" w:cs="Times New Roman"/>
          <w:noProof/>
          <w:sz w:val="24"/>
          <w:szCs w:val="24"/>
        </w:rPr>
        <w:t>, 1–30</w:t>
      </w:r>
      <w:r>
        <w:rPr>
          <w:rFonts w:ascii="Times New Roman" w:hAnsi="Times New Roman" w:cs="Times New Roman"/>
          <w:noProof/>
          <w:sz w:val="24"/>
          <w:szCs w:val="24"/>
        </w:rPr>
        <w:t>. https://tinyurl.com/3v8epm83</w:t>
      </w:r>
    </w:p>
    <w:p w14:paraId="61DB54B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Mubarok A, Utami Y, W. J. (2019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ateri Pelatihan SKPI Manajemen Keuangan: Analisis Laporan Keuang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Laboratorium Fakultas Ekonomi dan Bisnis Universitas Pancasakti Tegal.</w:t>
      </w:r>
    </w:p>
    <w:p w14:paraId="364D1465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Muslih, M., &amp; Mulyaningtyas, C. T. (2019). Pengaruh Corporate Governance, Kompetisi dan Karakteristik Perusahaan Terhadap Pengungkapan Risiko Perusahaan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ASET (Akuntansi Riset)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2019</w:t>
      </w:r>
      <w:r w:rsidR="00357BBE">
        <w:rPr>
          <w:rFonts w:ascii="Times New Roman" w:hAnsi="Times New Roman" w:cs="Times New Roman"/>
          <w:noProof/>
          <w:sz w:val="24"/>
          <w:szCs w:val="24"/>
        </w:rPr>
        <w:t>. https://ejournal.upi.edu/index.php/aset/article/view/17303</w:t>
      </w:r>
    </w:p>
    <w:p w14:paraId="46143777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Nahumury, N. A. dan D. J. (2019). Determinants Of Risk Management Disclosure On Service Companies Registered On The Idx 2013-2017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Artikel Ilmiah</w:t>
      </w:r>
      <w:r w:rsidRPr="00B12A81">
        <w:rPr>
          <w:rFonts w:ascii="Times New Roman" w:hAnsi="Times New Roman" w:cs="Times New Roman"/>
          <w:noProof/>
          <w:sz w:val="24"/>
          <w:szCs w:val="24"/>
        </w:rPr>
        <w:t>, 2–3. http://eprints.perbanas.ac.id/4418/</w:t>
      </w:r>
    </w:p>
    <w:p w14:paraId="10A0A2BB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Prayoga, E. B., &amp; Almilia, L. S. (2013). Pengaruh Struktur Kepemilikan Dan Ukuran Perusahaan Terhadap Pengungkapan Manajemen Risiko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. https://doi.org/10.36448/jak.v4i1.237</w:t>
      </w:r>
    </w:p>
    <w:p w14:paraId="7D8F92E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Puspawardani, M., &amp; Juliarto, A. (2019). </w:t>
      </w:r>
      <w:r w:rsidR="00882447"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nalisis Faktor-Faktor Yang </w:t>
      </w:r>
      <w:r w:rsidR="00882447"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empengaruhi</w:t>
      </w:r>
      <w:r w:rsidR="0088244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ngungkapan Risiko Perusaha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012), 1–11</w:t>
      </w:r>
      <w:r w:rsidR="00357BBE">
        <w:rPr>
          <w:rFonts w:ascii="Times New Roman" w:hAnsi="Times New Roman" w:cs="Times New Roman"/>
          <w:noProof/>
          <w:sz w:val="24"/>
          <w:szCs w:val="24"/>
        </w:rPr>
        <w:t>. https://ejournal</w:t>
      </w:r>
      <w:r w:rsidR="00953FE2">
        <w:rPr>
          <w:rFonts w:ascii="Times New Roman" w:hAnsi="Times New Roman" w:cs="Times New Roman"/>
          <w:noProof/>
          <w:sz w:val="24"/>
          <w:szCs w:val="24"/>
        </w:rPr>
        <w:t>3.undip.ac.id/index.php/accounting/article/view/25849</w:t>
      </w:r>
    </w:p>
    <w:p w14:paraId="0802D5BA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>Puspitaningrum, W.</w:t>
      </w:r>
      <w:r w:rsidR="00021B75">
        <w:rPr>
          <w:rFonts w:ascii="Times New Roman" w:hAnsi="Times New Roman" w:cs="Times New Roman"/>
          <w:noProof/>
          <w:sz w:val="24"/>
          <w:szCs w:val="24"/>
        </w:rPr>
        <w:t>, &amp; Taswan, T.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2020). </w:t>
      </w:r>
      <w:r w:rsidR="00021B75">
        <w:rPr>
          <w:rFonts w:ascii="Times New Roman" w:hAnsi="Times New Roman" w:cs="Times New Roman"/>
          <w:noProof/>
          <w:sz w:val="24"/>
          <w:szCs w:val="24"/>
        </w:rPr>
        <w:t xml:space="preserve">Pengaruh Ukuran Perusahaan, Likuiditas, Leverage dan Profitabilitas terhadap Risk Management Disclosure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</w:t>
      </w:r>
      <w:r w:rsidR="00021B7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nal Bisnis dan Ekonomi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163–178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s://unisbank.ac.id/ojs/index.php/fe3/article/view/8227</w:t>
      </w:r>
    </w:p>
    <w:p w14:paraId="6FCDEA27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Putri, R. S. dan H. W. (2015). Pengaruh Konvergensi IFRS dan Mekanisme Corporate Governance terhadap Pengungkapan Manajemen Risiko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Call for Paper Konferensi Regional Akuntansi II</w:t>
      </w:r>
      <w:r w:rsidR="00953FE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 w:rsidR="00953FE2">
        <w:rPr>
          <w:rFonts w:ascii="Times New Roman" w:hAnsi="Times New Roman" w:cs="Times New Roman"/>
          <w:iCs/>
          <w:noProof/>
          <w:sz w:val="24"/>
          <w:szCs w:val="24"/>
        </w:rPr>
        <w:t>https://tinyurl.com/cnza4v77</w:t>
      </w:r>
    </w:p>
    <w:p w14:paraId="499CD31A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Ramos, J., &amp; Cahyonowati, N. (2021). Analisis Pengaruh Karakteristik Dewan Komisaris Dan Komite Terhadap Pengungkapan Risiko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="00953FE2">
        <w:rPr>
          <w:rFonts w:ascii="Times New Roman" w:hAnsi="Times New Roman" w:cs="Times New Roman"/>
          <w:noProof/>
          <w:sz w:val="24"/>
          <w:szCs w:val="24"/>
        </w:rPr>
        <w:t xml:space="preserve">(1), 1–15. </w:t>
      </w:r>
      <w:r w:rsidRPr="00B12A81">
        <w:rPr>
          <w:rFonts w:ascii="Times New Roman" w:hAnsi="Times New Roman" w:cs="Times New Roman"/>
          <w:noProof/>
          <w:sz w:val="24"/>
          <w:szCs w:val="24"/>
        </w:rPr>
        <w:t>http://ejo</w:t>
      </w:r>
      <w:r w:rsidR="00953FE2">
        <w:rPr>
          <w:rFonts w:ascii="Times New Roman" w:hAnsi="Times New Roman" w:cs="Times New Roman"/>
          <w:noProof/>
          <w:sz w:val="24"/>
          <w:szCs w:val="24"/>
        </w:rPr>
        <w:t>urnal-</w:t>
      </w:r>
      <w:r w:rsidRPr="00B12A81">
        <w:rPr>
          <w:rFonts w:ascii="Times New Roman" w:hAnsi="Times New Roman" w:cs="Times New Roman"/>
          <w:noProof/>
          <w:sz w:val="24"/>
          <w:szCs w:val="24"/>
        </w:rPr>
        <w:t>s1.undip.ac.id/index.php/accounting</w:t>
      </w:r>
    </w:p>
    <w:p w14:paraId="205B6CE1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Roberto, &amp; Tarigan, M. U. (2013). Pengaruh Kepemilikan Manajemen, Kepemilikan Publik, Tingkat Leverage dan Tingkat Profitabilitas terhadap Risk Management Disclosure (pada Perusahaan Manufaktur yang Terdaftar di Bursa Efek Indonesia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907–928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://ejournal.ukrida.ac.id/ojs/index.php/Akun/article/view/1158</w:t>
      </w:r>
    </w:p>
    <w:p w14:paraId="6E6CC4CF" w14:textId="77777777" w:rsid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Ross, S. A. (1977). The Determination of Financial Structure: The Incentive-Signalling Approach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CFA Digest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5–7. https://doi.org/10.2469/dig.v27.n1.2</w:t>
      </w:r>
    </w:p>
    <w:p w14:paraId="5DC72791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Rustam, B. R. (2017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anajemen Risiko: Prinsip, Penerapan dam Peneliti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Salemba Empat Jakarta.</w:t>
      </w:r>
    </w:p>
    <w:p w14:paraId="3C45D4F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Rustiarini, N. W. (2012). Corporate Governance, Konsentrasi Kepemilikan dan Pengungkapan Enterprise Risk Management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ournal Manajemen Keuangan, Akuntabilitas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, 279–298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s://tinyurl.com/4uwdjk4e</w:t>
      </w:r>
    </w:p>
    <w:p w14:paraId="5E0717A3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antoso, S. (2011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SPSS Statistic Parametric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PT. Alex Media Computindo.</w:t>
      </w:r>
    </w:p>
    <w:p w14:paraId="5122AC3E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udana, I. M. (2015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Perusaha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Edisi 2). Erlangga.</w:t>
      </w:r>
    </w:p>
    <w:p w14:paraId="3A36B32C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Pendekatan Kuantitatif, Kualitatif, Kombinasi, dan R&amp;D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PT. Alfabeta.</w:t>
      </w:r>
    </w:p>
    <w:p w14:paraId="5F8460FF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ulistyaningsih, S., &amp; Gunawan, B. (2018). </w:t>
      </w:r>
      <w:r w:rsidR="00882447" w:rsidRPr="00B12A81">
        <w:rPr>
          <w:rFonts w:ascii="Times New Roman" w:hAnsi="Times New Roman" w:cs="Times New Roman"/>
          <w:noProof/>
          <w:sz w:val="24"/>
          <w:szCs w:val="24"/>
        </w:rPr>
        <w:t>Analisis Faktor-Faktor Yang Memengaruhi Risk Management Disclosure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Studi Empiris Pada Perusahaan Manufaktur yang Terdaftar di Bursa Efek Indonesia Tahun 2012-2014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Riset Akuntansi Dan Keuangan Indonesia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1–11. https://doi.org/10.23917/reaksi.v1i1.1973</w:t>
      </w:r>
    </w:p>
    <w:p w14:paraId="7489F17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liyanto. (2018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A. Cristian (ed.)). Anggota IKAPI.</w:t>
      </w:r>
    </w:p>
    <w:p w14:paraId="6B00A84F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upit, I. Y. I. (2016). Pengaruh Gaya Kepemimpinan Transformasional Terhadap Komitmen Organisasional Dan Organizational Citizenship Behavior Yang Dimediasi Oleh Kepuasan Kerja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Riset Bisnis Dan Manajeme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Vol 4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3), 351–368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s://tinyurl.com/2jwjawvn</w:t>
      </w:r>
    </w:p>
    <w:p w14:paraId="1345CF52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usanti, R. D., Istbanah,Y., &amp; Kusumaningrum, T. M. (2016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Kepemilikan Publik, Ukuran Perusahaan, Leverage dan Profitabilitas terhadap Risk Management Disclosure pada Bank Konvensional di BEI Periode 2012-2016</w:t>
      </w:r>
      <w:r w:rsidRPr="00B12A81">
        <w:rPr>
          <w:rFonts w:ascii="Times New Roman" w:hAnsi="Times New Roman" w:cs="Times New Roman"/>
          <w:noProof/>
          <w:sz w:val="24"/>
          <w:szCs w:val="24"/>
        </w:rPr>
        <w:t>. 503–514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s://journal.unej.ac.id/index.php/prosiding/article/download/9208/6164</w:t>
      </w:r>
    </w:p>
    <w:p w14:paraId="782F3090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uwardjono. (2014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: Perekayasaan Pelaporan Keuang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A. IKAPI (ed.); tiga). BPFE-YOGYAKARTA.</w:t>
      </w:r>
    </w:p>
    <w:p w14:paraId="4566F1DC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warte, W., Lindrianasari, L., Prasetyo, T. J., Sudrajat, S., &amp; Darma, F. (2019). Pengaruh Struktur Kepemilikan dan Tata Kelola Perusahaan Terhadap Pengungkapan Manajemen Risiko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Keuangan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4), 504–523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://repository.lppm.unila.ac.id/id/eprint/20154</w:t>
      </w:r>
    </w:p>
    <w:p w14:paraId="19594DFB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Syaifurakhman, B., &amp; Laksito, H. (2016). Faktor-Faktor Yang Mempengaruhi Pengungkapan Risiko (Studi Empiris Pada Perusahaan Manufaktur Yang Terdaftar Di Bursa Efek Indonesia Tahun 2014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4), 1–12. http://ejournal-s1.undip.ac.id/index.php/accounting</w:t>
      </w:r>
    </w:p>
    <w:p w14:paraId="12114D7C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Tarantika, R. A., &amp; Solikhah, B. (2019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Karakteristik Perusahaan , Karakteristik Dewan Komisaris dan Reputasi Auditor Terhadap Pengungkapan Manajemen Risiko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2), 142–155</w:t>
      </w:r>
      <w:r w:rsidR="00953FE2">
        <w:rPr>
          <w:rFonts w:ascii="Times New Roman" w:hAnsi="Times New Roman" w:cs="Times New Roman"/>
          <w:noProof/>
          <w:sz w:val="24"/>
          <w:szCs w:val="24"/>
        </w:rPr>
        <w:t>. https://ojs.unsiq.ac.id/index.php/</w:t>
      </w:r>
      <w:r w:rsidR="00430C8D">
        <w:rPr>
          <w:rFonts w:ascii="Times New Roman" w:hAnsi="Times New Roman" w:cs="Times New Roman"/>
          <w:noProof/>
          <w:sz w:val="24"/>
          <w:szCs w:val="24"/>
        </w:rPr>
        <w:t>jematech/article/view/722</w:t>
      </w:r>
    </w:p>
    <w:p w14:paraId="3CD64379" w14:textId="77777777" w:rsidR="00B12A81" w:rsidRPr="00B12A81" w:rsidRDefault="00021B75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ahyuni, S., &amp; Nurbaiti, A., </w:t>
      </w:r>
      <w:r w:rsidR="00B12A81" w:rsidRPr="00B12A81">
        <w:rPr>
          <w:rFonts w:ascii="Times New Roman" w:hAnsi="Times New Roman" w:cs="Times New Roman"/>
          <w:noProof/>
          <w:sz w:val="24"/>
          <w:szCs w:val="24"/>
        </w:rPr>
        <w:t xml:space="preserve">(2020). </w:t>
      </w:r>
      <w:r w:rsidR="00430C8D">
        <w:rPr>
          <w:rFonts w:ascii="Times New Roman" w:hAnsi="Times New Roman" w:cs="Times New Roman"/>
          <w:iCs/>
          <w:noProof/>
          <w:sz w:val="24"/>
          <w:szCs w:val="24"/>
        </w:rPr>
        <w:t>Pengaruh Kualitas Audit</w:t>
      </w:r>
      <w:r w:rsidR="00882447" w:rsidRPr="00021B75">
        <w:rPr>
          <w:rFonts w:ascii="Times New Roman" w:hAnsi="Times New Roman" w:cs="Times New Roman"/>
          <w:iCs/>
          <w:noProof/>
          <w:sz w:val="24"/>
          <w:szCs w:val="24"/>
        </w:rPr>
        <w:t>, Ukuran Komite Aud</w:t>
      </w:r>
      <w:r w:rsidR="00430C8D">
        <w:rPr>
          <w:rFonts w:ascii="Times New Roman" w:hAnsi="Times New Roman" w:cs="Times New Roman"/>
          <w:iCs/>
          <w:noProof/>
          <w:sz w:val="24"/>
          <w:szCs w:val="24"/>
        </w:rPr>
        <w:t>it</w:t>
      </w:r>
      <w:r w:rsidRPr="00021B75">
        <w:rPr>
          <w:rFonts w:ascii="Times New Roman" w:hAnsi="Times New Roman" w:cs="Times New Roman"/>
          <w:iCs/>
          <w:noProof/>
          <w:sz w:val="24"/>
          <w:szCs w:val="24"/>
        </w:rPr>
        <w:t>, Dewan Komisaris Independen</w:t>
      </w:r>
      <w:r w:rsidR="00882447" w:rsidRPr="00021B75">
        <w:rPr>
          <w:rFonts w:ascii="Times New Roman" w:hAnsi="Times New Roman" w:cs="Times New Roman"/>
          <w:iCs/>
          <w:noProof/>
          <w:sz w:val="24"/>
          <w:szCs w:val="24"/>
        </w:rPr>
        <w:t xml:space="preserve">, Dan Ukuran </w:t>
      </w:r>
      <w:r w:rsidRPr="00021B75">
        <w:rPr>
          <w:rFonts w:ascii="Times New Roman" w:hAnsi="Times New Roman" w:cs="Times New Roman"/>
          <w:iCs/>
          <w:noProof/>
          <w:sz w:val="24"/>
          <w:szCs w:val="24"/>
        </w:rPr>
        <w:t>Perusahaan Terhadap Pengungkapan Manajemen Risiko Perusahaan (</w:t>
      </w:r>
      <w:r w:rsidR="00B12A81" w:rsidRPr="00021B75">
        <w:rPr>
          <w:rFonts w:ascii="Times New Roman" w:hAnsi="Times New Roman" w:cs="Times New Roman"/>
          <w:iCs/>
          <w:noProof/>
          <w:sz w:val="24"/>
          <w:szCs w:val="24"/>
        </w:rPr>
        <w:t>Studi pada Perusahaan Lembaga Jasa Keuangan Non-Bank yang Terdaftar di Bursa E</w:t>
      </w:r>
      <w:r>
        <w:rPr>
          <w:rFonts w:ascii="Times New Roman" w:hAnsi="Times New Roman" w:cs="Times New Roman"/>
          <w:iCs/>
          <w:noProof/>
          <w:sz w:val="24"/>
          <w:szCs w:val="24"/>
        </w:rPr>
        <w:t>fek Indonesia Periode 2014-2018</w:t>
      </w:r>
      <w:r w:rsidR="00B12A81" w:rsidRPr="00021B75">
        <w:rPr>
          <w:rFonts w:ascii="Times New Roman" w:hAnsi="Times New Roman" w:cs="Times New Roman"/>
          <w:iCs/>
          <w:noProof/>
          <w:sz w:val="24"/>
          <w:szCs w:val="24"/>
        </w:rPr>
        <w:t>)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  <w:r w:rsidR="00B12A81" w:rsidRPr="00021B75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="00882447"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The Effect Of Audit</w:t>
      </w:r>
      <w:r w:rsidR="00B12A81"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B12A81"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12A81"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B12A81" w:rsidRPr="00B12A81">
        <w:rPr>
          <w:rFonts w:ascii="Times New Roman" w:hAnsi="Times New Roman" w:cs="Times New Roman"/>
          <w:noProof/>
          <w:sz w:val="24"/>
          <w:szCs w:val="24"/>
        </w:rPr>
        <w:t>(2), 3025–3032</w:t>
      </w:r>
      <w:r w:rsidR="00430C8D">
        <w:rPr>
          <w:rFonts w:ascii="Times New Roman" w:hAnsi="Times New Roman" w:cs="Times New Roman"/>
          <w:noProof/>
          <w:sz w:val="24"/>
          <w:szCs w:val="24"/>
        </w:rPr>
        <w:t>. https://openlibrarypublications.telkomuniversity.ac.id/index.php/management/article/view/13259</w:t>
      </w:r>
    </w:p>
    <w:p w14:paraId="02E73FFE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Wardhana, A. A., &amp; Cahyonowati, N. (2013). </w:t>
      </w:r>
      <w:r w:rsidR="00882447" w:rsidRPr="00B12A81">
        <w:rPr>
          <w:rFonts w:ascii="Times New Roman" w:hAnsi="Times New Roman" w:cs="Times New Roman"/>
          <w:noProof/>
          <w:sz w:val="24"/>
          <w:szCs w:val="24"/>
        </w:rPr>
        <w:t>Pengaruh Karakterisktik Perusahaan Terhadap Tingkat Pengungkapan Risiko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Studi Empiris pada Perusahaan Nonkeuangan yang Terdaftar di Bursa Efek Indonesia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3), 1–14</w:t>
      </w:r>
      <w:r w:rsidR="00430C8D">
        <w:rPr>
          <w:rFonts w:ascii="Times New Roman" w:hAnsi="Times New Roman" w:cs="Times New Roman"/>
          <w:noProof/>
          <w:sz w:val="24"/>
          <w:szCs w:val="24"/>
        </w:rPr>
        <w:t>. https://ejournal3.undip.ac.id/index.php/accounting/article/view/3389</w:t>
      </w:r>
    </w:p>
    <w:p w14:paraId="7C8EAE3D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rdoyo, D. U., Bhagaskara, M. R., &amp; Sinatrya, M. V. (2022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 , Leverage Dan Ukuran Perusahaan Terhadap Pengungkapan Manajemen Risiko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3), 268–273</w:t>
      </w:r>
      <w:r w:rsidR="00430C8D">
        <w:rPr>
          <w:rFonts w:ascii="Times New Roman" w:hAnsi="Times New Roman" w:cs="Times New Roman"/>
          <w:noProof/>
          <w:sz w:val="24"/>
          <w:szCs w:val="24"/>
        </w:rPr>
        <w:t>. https://journal-nusantara.com/index.php/JIM/article/download/89/64/167</w:t>
      </w:r>
    </w:p>
    <w:p w14:paraId="08BF587F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Wicaksono, S. A. dan A. S. A. (2017). Analisis Determinan Pengungkapan Risiko (Studi Empiris Pada Perusahaan Perbankan yang Terdaftar di Bursa Efek Indonesia Tahun 2013-2015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12A81">
        <w:rPr>
          <w:rFonts w:ascii="Times New Roman" w:hAnsi="Times New Roman" w:cs="Times New Roman"/>
          <w:noProof/>
          <w:sz w:val="24"/>
          <w:szCs w:val="24"/>
        </w:rPr>
        <w:t>, 1–14</w:t>
      </w:r>
      <w:r w:rsidR="00430C8D">
        <w:rPr>
          <w:rFonts w:ascii="Times New Roman" w:hAnsi="Times New Roman" w:cs="Times New Roman"/>
          <w:noProof/>
          <w:sz w:val="24"/>
          <w:szCs w:val="24"/>
        </w:rPr>
        <w:t>. https://ejournal3.undip.ac.id/index.php/accounting/article/view/18204</w:t>
      </w:r>
    </w:p>
    <w:p w14:paraId="2FB2ADC5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Yudowati, S. P., &amp; Ramdhani, N. D. (2023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Solvabilitas , Likuiditas , Dewan Komisaris Independen , dan Keberadaan Komite Manajemen Risiko Terhadap Pengungkapan Manajemen Risiko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12A81">
        <w:rPr>
          <w:rFonts w:ascii="Times New Roman" w:hAnsi="Times New Roman" w:cs="Times New Roman"/>
          <w:noProof/>
          <w:sz w:val="24"/>
          <w:szCs w:val="24"/>
        </w:rPr>
        <w:t>(1), 95–107. https://doi.org/10.37531/sejaman.v6i1.3514</w:t>
      </w:r>
    </w:p>
    <w:p w14:paraId="74C129CB" w14:textId="77777777" w:rsidR="00B12A81" w:rsidRPr="00B12A81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Yuniarti, J. (2022). </w:t>
      </w:r>
      <w:r w:rsidRPr="00B12A81">
        <w:rPr>
          <w:rFonts w:ascii="Times New Roman" w:hAnsi="Times New Roman" w:cs="Times New Roman"/>
          <w:i/>
          <w:iCs/>
          <w:noProof/>
          <w:sz w:val="24"/>
          <w:szCs w:val="24"/>
        </w:rPr>
        <w:t>Pengaruh Leverage dan Profitabilitas terhadap Pengungkapan Manajemen Risiko (Studi Empiris Pada Perusahaan Perbankan tahun 2019-2020)</w:t>
      </w:r>
      <w:r w:rsidRPr="00B12A81">
        <w:rPr>
          <w:rFonts w:ascii="Times New Roman" w:hAnsi="Times New Roman" w:cs="Times New Roman"/>
          <w:noProof/>
          <w:sz w:val="24"/>
          <w:szCs w:val="24"/>
        </w:rPr>
        <w:t xml:space="preserve"> (pp. 1–22)</w:t>
      </w:r>
      <w:r w:rsidR="00430C8D">
        <w:rPr>
          <w:rFonts w:ascii="Times New Roman" w:hAnsi="Times New Roman" w:cs="Times New Roman"/>
          <w:noProof/>
          <w:sz w:val="24"/>
          <w:szCs w:val="24"/>
        </w:rPr>
        <w:t>. https://eprints.mercubuana-yogya.ac.id/14312</w:t>
      </w:r>
    </w:p>
    <w:p w14:paraId="316D38AC" w14:textId="3E4E91EE" w:rsidR="00716140" w:rsidRDefault="00B12A81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 w:rsidRPr="00B12A81">
        <w:rPr>
          <w:rFonts w:ascii="Times New Roman" w:hAnsi="Times New Roman" w:cs="Times New Roman"/>
          <w:sz w:val="24"/>
        </w:rPr>
        <w:fldChar w:fldCharType="end"/>
      </w:r>
      <w:r w:rsidR="00716140">
        <w:rPr>
          <w:rFonts w:ascii="Times New Roman" w:hAnsi="Times New Roman" w:cs="Times New Roman"/>
          <w:sz w:val="24"/>
        </w:rPr>
        <w:br w:type="page"/>
      </w:r>
    </w:p>
    <w:p w14:paraId="4623F5ED" w14:textId="77777777" w:rsidR="00716140" w:rsidRDefault="00716140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b/>
          <w:sz w:val="144"/>
          <w:szCs w:val="24"/>
        </w:rPr>
      </w:pPr>
    </w:p>
    <w:p w14:paraId="6C9E5DF6" w14:textId="77777777" w:rsidR="00716140" w:rsidRDefault="00716140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b/>
          <w:sz w:val="144"/>
          <w:szCs w:val="24"/>
        </w:rPr>
      </w:pPr>
    </w:p>
    <w:p w14:paraId="1287908B" w14:textId="2CBF3485" w:rsidR="002B5EF5" w:rsidRDefault="002B5EF5" w:rsidP="00A04CCA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b/>
          <w:sz w:val="144"/>
          <w:szCs w:val="24"/>
        </w:rPr>
      </w:pPr>
    </w:p>
    <w:p w14:paraId="75C0E6CE" w14:textId="0C7270EB" w:rsidR="00716140" w:rsidRPr="002B5EF5" w:rsidRDefault="00716140" w:rsidP="002B5EF5">
      <w:pPr>
        <w:pStyle w:val="Heading1"/>
        <w:rPr>
          <w:i w:val="0"/>
        </w:rPr>
      </w:pPr>
      <w:bookmarkStart w:id="1" w:name="_Toc139391262"/>
      <w:r w:rsidRPr="002B5EF5">
        <w:rPr>
          <w:i w:val="0"/>
          <w:sz w:val="144"/>
        </w:rPr>
        <w:t>LAMPIRAN</w:t>
      </w:r>
      <w:bookmarkEnd w:id="1"/>
      <w:r w:rsidRPr="002B5EF5">
        <w:rPr>
          <w:i w:val="0"/>
        </w:rPr>
        <w:br w:type="page"/>
      </w:r>
    </w:p>
    <w:p w14:paraId="04636387" w14:textId="77777777" w:rsidR="002C7995" w:rsidRDefault="00716140" w:rsidP="00716140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</w:t>
      </w:r>
    </w:p>
    <w:p w14:paraId="73EDDABA" w14:textId="77777777" w:rsidR="00716140" w:rsidRDefault="00716140" w:rsidP="00A46378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ftar Sampel Sektor </w:t>
      </w:r>
      <w:r w:rsidRPr="003547AD">
        <w:rPr>
          <w:rFonts w:ascii="Times New Roman" w:hAnsi="Times New Roman" w:cs="Times New Roman"/>
          <w:b/>
          <w:i/>
          <w:sz w:val="24"/>
          <w:szCs w:val="24"/>
        </w:rPr>
        <w:t>Basic Materials</w:t>
      </w:r>
      <w:r>
        <w:rPr>
          <w:rFonts w:ascii="Times New Roman" w:hAnsi="Times New Roman" w:cs="Times New Roman"/>
          <w:b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di </w:t>
      </w:r>
    </w:p>
    <w:p w14:paraId="06ED039D" w14:textId="77777777" w:rsidR="00716140" w:rsidRDefault="00716140" w:rsidP="00A46378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urs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tbl>
      <w:tblPr>
        <w:tblW w:w="0" w:type="auto"/>
        <w:tblInd w:w="11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4"/>
        <w:gridCol w:w="1984"/>
        <w:gridCol w:w="4394"/>
      </w:tblGrid>
      <w:tr w:rsidR="00716140" w14:paraId="77A01B03" w14:textId="77777777" w:rsidTr="003547AD">
        <w:tc>
          <w:tcPr>
            <w:tcW w:w="534" w:type="dxa"/>
          </w:tcPr>
          <w:p w14:paraId="4DB06332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984" w:type="dxa"/>
          </w:tcPr>
          <w:p w14:paraId="02DA41BF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ode Saham</w:t>
            </w:r>
          </w:p>
        </w:tc>
        <w:tc>
          <w:tcPr>
            <w:tcW w:w="4394" w:type="dxa"/>
          </w:tcPr>
          <w:p w14:paraId="0A18E1EE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ama Perusahaan</w:t>
            </w:r>
          </w:p>
        </w:tc>
      </w:tr>
      <w:tr w:rsidR="00716140" w14:paraId="68CEC44C" w14:textId="77777777" w:rsidTr="003547AD">
        <w:tc>
          <w:tcPr>
            <w:tcW w:w="534" w:type="dxa"/>
          </w:tcPr>
          <w:p w14:paraId="543931B9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984" w:type="dxa"/>
          </w:tcPr>
          <w:p w14:paraId="313569A3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NTM</w:t>
            </w:r>
          </w:p>
        </w:tc>
        <w:tc>
          <w:tcPr>
            <w:tcW w:w="4394" w:type="dxa"/>
          </w:tcPr>
          <w:p w14:paraId="69226D7A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neka Tambang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58AF3D30" w14:textId="77777777" w:rsidTr="003547AD">
        <w:tc>
          <w:tcPr>
            <w:tcW w:w="534" w:type="dxa"/>
          </w:tcPr>
          <w:p w14:paraId="5F4D95C9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984" w:type="dxa"/>
          </w:tcPr>
          <w:p w14:paraId="3E783BBA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BMSR</w:t>
            </w:r>
          </w:p>
        </w:tc>
        <w:tc>
          <w:tcPr>
            <w:tcW w:w="4394" w:type="dxa"/>
          </w:tcPr>
          <w:p w14:paraId="25982424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Bintang Mitr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Semestara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6A7F94B1" w14:textId="77777777" w:rsidTr="003547AD">
        <w:tc>
          <w:tcPr>
            <w:tcW w:w="534" w:type="dxa"/>
          </w:tcPr>
          <w:p w14:paraId="55CB388C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984" w:type="dxa"/>
          </w:tcPr>
          <w:p w14:paraId="70453217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GII</w:t>
            </w:r>
          </w:p>
        </w:tc>
        <w:tc>
          <w:tcPr>
            <w:tcW w:w="4394" w:type="dxa"/>
          </w:tcPr>
          <w:p w14:paraId="299F9764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neka Ga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ndustr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5EFC8F95" w14:textId="77777777" w:rsidTr="003547AD">
        <w:tc>
          <w:tcPr>
            <w:tcW w:w="534" w:type="dxa"/>
          </w:tcPr>
          <w:p w14:paraId="3B784170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984" w:type="dxa"/>
          </w:tcPr>
          <w:p w14:paraId="0F733830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PNS</w:t>
            </w:r>
          </w:p>
        </w:tc>
        <w:tc>
          <w:tcPr>
            <w:tcW w:w="4394" w:type="dxa"/>
          </w:tcPr>
          <w:p w14:paraId="523F3C63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uta Pertiwi Nusantar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48E35D4B" w14:textId="77777777" w:rsidTr="003547AD">
        <w:tc>
          <w:tcPr>
            <w:tcW w:w="534" w:type="dxa"/>
          </w:tcPr>
          <w:p w14:paraId="1A1D3D5E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1984" w:type="dxa"/>
          </w:tcPr>
          <w:p w14:paraId="6EC80AC0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FASW</w:t>
            </w:r>
          </w:p>
        </w:tc>
        <w:tc>
          <w:tcPr>
            <w:tcW w:w="4394" w:type="dxa"/>
          </w:tcPr>
          <w:p w14:paraId="0B514C28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ajar Sury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Wises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4FB56B9B" w14:textId="77777777" w:rsidTr="003547AD">
        <w:tc>
          <w:tcPr>
            <w:tcW w:w="534" w:type="dxa"/>
          </w:tcPr>
          <w:p w14:paraId="557EDA04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984" w:type="dxa"/>
          </w:tcPr>
          <w:p w14:paraId="7E7EA823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INTP</w:t>
            </w:r>
          </w:p>
        </w:tc>
        <w:tc>
          <w:tcPr>
            <w:tcW w:w="4394" w:type="dxa"/>
          </w:tcPr>
          <w:p w14:paraId="5C053B01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Indocement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Tunggal Prakars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558C824F" w14:textId="77777777" w:rsidTr="003547AD">
        <w:tc>
          <w:tcPr>
            <w:tcW w:w="534" w:type="dxa"/>
          </w:tcPr>
          <w:p w14:paraId="7DEDF5C4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984" w:type="dxa"/>
          </w:tcPr>
          <w:p w14:paraId="2CFA65F4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ISSP</w:t>
            </w:r>
          </w:p>
        </w:tc>
        <w:tc>
          <w:tcPr>
            <w:tcW w:w="4394" w:type="dxa"/>
          </w:tcPr>
          <w:p w14:paraId="1D25FDF6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teel Pipe Industry of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ndones</w:t>
            </w:r>
            <w:proofErr w:type="spellEnd"/>
          </w:p>
        </w:tc>
      </w:tr>
      <w:tr w:rsidR="00716140" w14:paraId="5108C0BD" w14:textId="77777777" w:rsidTr="003547AD">
        <w:tc>
          <w:tcPr>
            <w:tcW w:w="534" w:type="dxa"/>
          </w:tcPr>
          <w:p w14:paraId="0A6FF688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1984" w:type="dxa"/>
          </w:tcPr>
          <w:p w14:paraId="04516D1E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LTLS</w:t>
            </w:r>
          </w:p>
        </w:tc>
        <w:tc>
          <w:tcPr>
            <w:tcW w:w="4394" w:type="dxa"/>
          </w:tcPr>
          <w:p w14:paraId="42D3C3BB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Laut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Luas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074B1480" w14:textId="77777777" w:rsidTr="003547AD">
        <w:tc>
          <w:tcPr>
            <w:tcW w:w="534" w:type="dxa"/>
          </w:tcPr>
          <w:p w14:paraId="57D6EA66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</w:t>
            </w:r>
          </w:p>
        </w:tc>
        <w:tc>
          <w:tcPr>
            <w:tcW w:w="1984" w:type="dxa"/>
          </w:tcPr>
          <w:p w14:paraId="6AEB3FCA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MBR</w:t>
            </w:r>
          </w:p>
        </w:tc>
        <w:tc>
          <w:tcPr>
            <w:tcW w:w="4394" w:type="dxa"/>
          </w:tcPr>
          <w:p w14:paraId="5DFB286F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eme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Baturaj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(Persero)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7277016D" w14:textId="77777777" w:rsidTr="003547AD">
        <w:tc>
          <w:tcPr>
            <w:tcW w:w="534" w:type="dxa"/>
          </w:tcPr>
          <w:p w14:paraId="665E34BC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</w:p>
        </w:tc>
        <w:tc>
          <w:tcPr>
            <w:tcW w:w="1984" w:type="dxa"/>
          </w:tcPr>
          <w:p w14:paraId="471A0004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MGR</w:t>
            </w:r>
          </w:p>
        </w:tc>
        <w:tc>
          <w:tcPr>
            <w:tcW w:w="4394" w:type="dxa"/>
          </w:tcPr>
          <w:p w14:paraId="4B7F6CA0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emen Indonesia (Persero)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177182C5" w14:textId="77777777" w:rsidTr="003547AD">
        <w:tc>
          <w:tcPr>
            <w:tcW w:w="534" w:type="dxa"/>
          </w:tcPr>
          <w:p w14:paraId="5A7EA17E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  <w:tc>
          <w:tcPr>
            <w:tcW w:w="1984" w:type="dxa"/>
          </w:tcPr>
          <w:p w14:paraId="47063205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PMA</w:t>
            </w:r>
          </w:p>
        </w:tc>
        <w:tc>
          <w:tcPr>
            <w:tcW w:w="4394" w:type="dxa"/>
          </w:tcPr>
          <w:p w14:paraId="53B9BC16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Suparm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5FDFF1EE" w14:textId="77777777" w:rsidTr="003547AD">
        <w:tc>
          <w:tcPr>
            <w:tcW w:w="534" w:type="dxa"/>
          </w:tcPr>
          <w:p w14:paraId="78B26CD2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  <w:tc>
          <w:tcPr>
            <w:tcW w:w="1984" w:type="dxa"/>
          </w:tcPr>
          <w:p w14:paraId="7005A966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RSN</w:t>
            </w:r>
          </w:p>
        </w:tc>
        <w:tc>
          <w:tcPr>
            <w:tcW w:w="4394" w:type="dxa"/>
          </w:tcPr>
          <w:p w14:paraId="2440AAAA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Indo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Acidatam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13860BF8" w14:textId="77777777" w:rsidTr="003547AD">
        <w:tc>
          <w:tcPr>
            <w:tcW w:w="534" w:type="dxa"/>
          </w:tcPr>
          <w:p w14:paraId="2D511DD0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</w:t>
            </w:r>
          </w:p>
        </w:tc>
        <w:tc>
          <w:tcPr>
            <w:tcW w:w="1984" w:type="dxa"/>
          </w:tcPr>
          <w:p w14:paraId="1BF1930D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RST</w:t>
            </w:r>
          </w:p>
        </w:tc>
        <w:tc>
          <w:tcPr>
            <w:tcW w:w="4394" w:type="dxa"/>
          </w:tcPr>
          <w:p w14:paraId="1DA30F13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Trias Sentos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08A729E2" w14:textId="77777777" w:rsidTr="003547AD">
        <w:tc>
          <w:tcPr>
            <w:tcW w:w="534" w:type="dxa"/>
          </w:tcPr>
          <w:p w14:paraId="1885E830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4</w:t>
            </w:r>
          </w:p>
        </w:tc>
        <w:tc>
          <w:tcPr>
            <w:tcW w:w="1984" w:type="dxa"/>
          </w:tcPr>
          <w:p w14:paraId="64292AAA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DKI</w:t>
            </w:r>
          </w:p>
        </w:tc>
        <w:tc>
          <w:tcPr>
            <w:tcW w:w="4394" w:type="dxa"/>
          </w:tcPr>
          <w:p w14:paraId="1A56A290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Emdeki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Utam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497A0677" w14:textId="77777777" w:rsidTr="003547AD">
        <w:tc>
          <w:tcPr>
            <w:tcW w:w="534" w:type="dxa"/>
          </w:tcPr>
          <w:p w14:paraId="0FFE8617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</w:t>
            </w:r>
          </w:p>
        </w:tc>
        <w:tc>
          <w:tcPr>
            <w:tcW w:w="1984" w:type="dxa"/>
          </w:tcPr>
          <w:p w14:paraId="326AE2AB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BID</w:t>
            </w:r>
          </w:p>
        </w:tc>
        <w:tc>
          <w:tcPr>
            <w:tcW w:w="4394" w:type="dxa"/>
          </w:tcPr>
          <w:p w14:paraId="49868A72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Panc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Budi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daman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601466A1" w14:textId="77777777" w:rsidTr="003547AD">
        <w:tc>
          <w:tcPr>
            <w:tcW w:w="534" w:type="dxa"/>
          </w:tcPr>
          <w:p w14:paraId="6956CEE8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</w:t>
            </w:r>
          </w:p>
        </w:tc>
        <w:tc>
          <w:tcPr>
            <w:tcW w:w="1984" w:type="dxa"/>
          </w:tcPr>
          <w:p w14:paraId="424C85A7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WTON</w:t>
            </w:r>
          </w:p>
        </w:tc>
        <w:tc>
          <w:tcPr>
            <w:tcW w:w="4394" w:type="dxa"/>
          </w:tcPr>
          <w:p w14:paraId="0CB03CAD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Wijaya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Kar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Beton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  <w:tr w:rsidR="00716140" w14:paraId="4CB6336A" w14:textId="77777777" w:rsidTr="003547AD">
        <w:tc>
          <w:tcPr>
            <w:tcW w:w="534" w:type="dxa"/>
          </w:tcPr>
          <w:p w14:paraId="09B207A8" w14:textId="77777777" w:rsidR="00716140" w:rsidRDefault="00A46378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</w:p>
        </w:tc>
        <w:tc>
          <w:tcPr>
            <w:tcW w:w="1984" w:type="dxa"/>
          </w:tcPr>
          <w:p w14:paraId="0DDC715B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INCI</w:t>
            </w:r>
          </w:p>
        </w:tc>
        <w:tc>
          <w:tcPr>
            <w:tcW w:w="4394" w:type="dxa"/>
          </w:tcPr>
          <w:p w14:paraId="5CF561CF" w14:textId="77777777" w:rsidR="00716140" w:rsidRDefault="00716140" w:rsidP="000770F8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Intanwijaya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Internasional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Tbk</w:t>
            </w:r>
            <w:proofErr w:type="spellEnd"/>
          </w:p>
        </w:tc>
      </w:tr>
    </w:tbl>
    <w:p w14:paraId="04DF54F5" w14:textId="77777777" w:rsidR="00716140" w:rsidRDefault="00716140" w:rsidP="00716140">
      <w:pPr>
        <w:widowControl w:val="0"/>
        <w:autoSpaceDE w:val="0"/>
        <w:autoSpaceDN w:val="0"/>
        <w:adjustRightInd w:val="0"/>
        <w:spacing w:line="240" w:lineRule="auto"/>
        <w:ind w:left="720" w:firstLine="27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A46378">
        <w:rPr>
          <w:rFonts w:ascii="Times New Roman" w:hAnsi="Times New Roman" w:cs="Times New Roman"/>
          <w:sz w:val="24"/>
          <w:szCs w:val="24"/>
        </w:rPr>
        <w:t xml:space="preserve">Bursa </w:t>
      </w:r>
      <w:proofErr w:type="spellStart"/>
      <w:r w:rsidR="00A46378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="00A46378">
        <w:rPr>
          <w:rFonts w:ascii="Times New Roman" w:hAnsi="Times New Roman" w:cs="Times New Roman"/>
          <w:sz w:val="24"/>
          <w:szCs w:val="24"/>
        </w:rPr>
        <w:t xml:space="preserve"> Indonesia 2023</w:t>
      </w:r>
    </w:p>
    <w:p w14:paraId="06CB009E" w14:textId="77777777" w:rsidR="00A46378" w:rsidRDefault="00A46378" w:rsidP="00716140">
      <w:pPr>
        <w:widowControl w:val="0"/>
        <w:autoSpaceDE w:val="0"/>
        <w:autoSpaceDN w:val="0"/>
        <w:adjustRightInd w:val="0"/>
        <w:spacing w:line="240" w:lineRule="auto"/>
        <w:ind w:left="720"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4E3570F" w14:textId="77777777" w:rsidR="00A46378" w:rsidRDefault="00A46378" w:rsidP="00A46378">
      <w:pPr>
        <w:widowControl w:val="0"/>
        <w:autoSpaceDE w:val="0"/>
        <w:autoSpaceDN w:val="0"/>
        <w:adjustRightInd w:val="0"/>
        <w:spacing w:line="240" w:lineRule="auto"/>
        <w:ind w:left="720" w:firstLine="273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2</w:t>
      </w:r>
    </w:p>
    <w:p w14:paraId="108FB3FE" w14:textId="77777777" w:rsidR="00A46378" w:rsidRDefault="00A46378" w:rsidP="00A46378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Indek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gungkap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Risiko</w:t>
      </w:r>
      <w:proofErr w:type="spellEnd"/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6396"/>
        <w:gridCol w:w="763"/>
        <w:gridCol w:w="710"/>
      </w:tblGrid>
      <w:tr w:rsidR="00A46378" w14:paraId="5BC593C7" w14:textId="77777777" w:rsidTr="00C25CBA">
        <w:trPr>
          <w:trHeight w:val="340"/>
          <w:tblHeader/>
        </w:trPr>
        <w:tc>
          <w:tcPr>
            <w:tcW w:w="0" w:type="auto"/>
          </w:tcPr>
          <w:p w14:paraId="73F8CD12" w14:textId="77777777" w:rsidR="00A463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0" w:type="auto"/>
          </w:tcPr>
          <w:p w14:paraId="2AE0156A" w14:textId="77777777" w:rsidR="00A463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imensi</w:t>
            </w:r>
            <w:proofErr w:type="spellEnd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71A2504E" w14:textId="77777777" w:rsidR="00A463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0" w:type="auto"/>
          </w:tcPr>
          <w:p w14:paraId="7AEFC781" w14:textId="77777777" w:rsidR="00A463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kor</w:t>
            </w:r>
          </w:p>
        </w:tc>
      </w:tr>
      <w:tr w:rsidR="00A46378" w14:paraId="36899B75" w14:textId="77777777" w:rsidTr="00C25CBA">
        <w:trPr>
          <w:trHeight w:val="340"/>
        </w:trPr>
        <w:tc>
          <w:tcPr>
            <w:tcW w:w="0" w:type="auto"/>
          </w:tcPr>
          <w:p w14:paraId="45C31322" w14:textId="77777777" w:rsidR="00A4637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</w:tcPr>
          <w:p w14:paraId="67C1D105" w14:textId="77777777" w:rsidR="00A463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. Mandat dan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omitmen</w:t>
            </w:r>
            <w:proofErr w:type="spellEnd"/>
          </w:p>
        </w:tc>
        <w:tc>
          <w:tcPr>
            <w:tcW w:w="0" w:type="auto"/>
          </w:tcPr>
          <w:p w14:paraId="117CAC93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76F52B43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5651B3A5" w14:textId="77777777" w:rsidTr="00C25CBA">
        <w:trPr>
          <w:trHeight w:val="340"/>
        </w:trPr>
        <w:tc>
          <w:tcPr>
            <w:tcW w:w="0" w:type="auto"/>
          </w:tcPr>
          <w:p w14:paraId="581DA38E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B327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04186671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fo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it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la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371EA716" w14:textId="77777777" w:rsidR="00A46378" w:rsidRPr="00C722C8" w:rsidRDefault="00C722C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.1</w:t>
            </w:r>
          </w:p>
        </w:tc>
        <w:tc>
          <w:tcPr>
            <w:tcW w:w="0" w:type="auto"/>
          </w:tcPr>
          <w:p w14:paraId="2DFCCD03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48B7352B" w14:textId="77777777" w:rsidTr="00C25CBA">
        <w:trPr>
          <w:trHeight w:val="340"/>
        </w:trPr>
        <w:tc>
          <w:tcPr>
            <w:tcW w:w="0" w:type="auto"/>
          </w:tcPr>
          <w:p w14:paraId="1765ACB1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B327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329EBD6C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e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0ED597C7" w14:textId="77777777" w:rsidR="00A46378" w:rsidRPr="00C722C8" w:rsidRDefault="00C722C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.2</w:t>
            </w:r>
          </w:p>
        </w:tc>
        <w:tc>
          <w:tcPr>
            <w:tcW w:w="0" w:type="auto"/>
          </w:tcPr>
          <w:p w14:paraId="332C61F8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2D6D8DF5" w14:textId="77777777" w:rsidTr="00C25CBA">
        <w:trPr>
          <w:trHeight w:val="340"/>
        </w:trPr>
        <w:tc>
          <w:tcPr>
            <w:tcW w:w="0" w:type="auto"/>
          </w:tcPr>
          <w:p w14:paraId="377F96CD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</w:tcPr>
          <w:p w14:paraId="34C90AB1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ew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isar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1FAC0870" w14:textId="77777777" w:rsidR="00A46378" w:rsidRPr="00C722C8" w:rsidRDefault="00C722C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.3</w:t>
            </w:r>
          </w:p>
        </w:tc>
        <w:tc>
          <w:tcPr>
            <w:tcW w:w="0" w:type="auto"/>
          </w:tcPr>
          <w:p w14:paraId="25CC65E3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7EDA33E5" w14:textId="77777777" w:rsidTr="00C25CBA">
        <w:trPr>
          <w:trHeight w:val="340"/>
        </w:trPr>
        <w:tc>
          <w:tcPr>
            <w:tcW w:w="0" w:type="auto"/>
          </w:tcPr>
          <w:p w14:paraId="5EEBB756" w14:textId="77777777" w:rsidR="00A46378" w:rsidRPr="006B327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3E53516" w14:textId="77777777" w:rsidR="00A46378" w:rsidRPr="00C722C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B</w:t>
            </w:r>
            <w:r w:rsidR="004E7DE9"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. </w:t>
            </w:r>
            <w:proofErr w:type="spellStart"/>
            <w:r w:rsidR="004E7DE9"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erencanaan</w:t>
            </w:r>
            <w:proofErr w:type="spellEnd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Kerangka</w:t>
            </w:r>
            <w:proofErr w:type="spellEnd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Kerja</w:t>
            </w:r>
            <w:proofErr w:type="spellEnd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Manajemen</w:t>
            </w:r>
            <w:proofErr w:type="spellEnd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722C8">
              <w:rPr>
                <w:rFonts w:ascii="Times New Roman" w:hAnsi="Times New Roman" w:cs="Times New Roman"/>
                <w:b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5B325479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34DF8ABD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179A2A00" w14:textId="77777777" w:rsidTr="00C25CBA">
        <w:trPr>
          <w:trHeight w:val="340"/>
        </w:trPr>
        <w:tc>
          <w:tcPr>
            <w:tcW w:w="0" w:type="auto"/>
          </w:tcPr>
          <w:p w14:paraId="1405E416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</w:tcPr>
          <w:p w14:paraId="410BD843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0" w:type="auto"/>
          </w:tcPr>
          <w:p w14:paraId="7E746BFC" w14:textId="77777777" w:rsidR="00A46378" w:rsidRPr="00C722C8" w:rsidRDefault="00C722C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4</w:t>
            </w:r>
          </w:p>
        </w:tc>
        <w:tc>
          <w:tcPr>
            <w:tcW w:w="0" w:type="auto"/>
          </w:tcPr>
          <w:p w14:paraId="535FA718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3D3FC6B9" w14:textId="77777777" w:rsidTr="00C25CBA">
        <w:trPr>
          <w:trHeight w:val="340"/>
        </w:trPr>
        <w:tc>
          <w:tcPr>
            <w:tcW w:w="0" w:type="auto"/>
          </w:tcPr>
          <w:p w14:paraId="1049F328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</w:tcPr>
          <w:p w14:paraId="0001FF01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fo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i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67A0890D" w14:textId="77777777" w:rsidR="00A46378" w:rsidRPr="00C722C8" w:rsidRDefault="00C722C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5</w:t>
            </w:r>
          </w:p>
        </w:tc>
        <w:tc>
          <w:tcPr>
            <w:tcW w:w="0" w:type="auto"/>
          </w:tcPr>
          <w:p w14:paraId="14B6A0B4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58023833" w14:textId="77777777" w:rsidTr="00C25CBA">
        <w:trPr>
          <w:trHeight w:val="340"/>
        </w:trPr>
        <w:tc>
          <w:tcPr>
            <w:tcW w:w="0" w:type="auto"/>
          </w:tcPr>
          <w:p w14:paraId="52B77CED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</w:tcPr>
          <w:p w14:paraId="64406224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unj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h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ta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1501FB5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6</w:t>
            </w:r>
          </w:p>
        </w:tc>
        <w:tc>
          <w:tcPr>
            <w:tcW w:w="0" w:type="auto"/>
          </w:tcPr>
          <w:p w14:paraId="0812E5B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52A2A064" w14:textId="77777777" w:rsidTr="00C25CBA">
        <w:trPr>
          <w:trHeight w:val="340"/>
        </w:trPr>
        <w:tc>
          <w:tcPr>
            <w:tcW w:w="0" w:type="auto"/>
          </w:tcPr>
          <w:p w14:paraId="6832DD42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</w:tcPr>
          <w:p w14:paraId="025F19ED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ndal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ternal</w:t>
            </w:r>
          </w:p>
        </w:tc>
        <w:tc>
          <w:tcPr>
            <w:tcW w:w="0" w:type="auto"/>
          </w:tcPr>
          <w:p w14:paraId="1572509F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7</w:t>
            </w:r>
          </w:p>
        </w:tc>
        <w:tc>
          <w:tcPr>
            <w:tcW w:w="0" w:type="auto"/>
          </w:tcPr>
          <w:p w14:paraId="5D8BAE17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5E628896" w14:textId="77777777" w:rsidTr="00C25CBA">
        <w:trPr>
          <w:trHeight w:val="340"/>
        </w:trPr>
        <w:tc>
          <w:tcPr>
            <w:tcW w:w="0" w:type="auto"/>
          </w:tcPr>
          <w:p w14:paraId="43EFF5B8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</w:tcPr>
          <w:p w14:paraId="67B26211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22C8">
              <w:rPr>
                <w:rFonts w:ascii="Times New Roman" w:hAnsi="Times New Roman" w:cs="Times New Roman"/>
                <w:i/>
                <w:sz w:val="24"/>
                <w:szCs w:val="24"/>
              </w:rPr>
              <w:t>chart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udit internal</w:t>
            </w:r>
          </w:p>
        </w:tc>
        <w:tc>
          <w:tcPr>
            <w:tcW w:w="0" w:type="auto"/>
          </w:tcPr>
          <w:p w14:paraId="4169184B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8</w:t>
            </w:r>
          </w:p>
        </w:tc>
        <w:tc>
          <w:tcPr>
            <w:tcW w:w="0" w:type="auto"/>
          </w:tcPr>
          <w:p w14:paraId="77D5C138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4B061C30" w14:textId="77777777" w:rsidTr="00C25CBA">
        <w:trPr>
          <w:trHeight w:val="340"/>
        </w:trPr>
        <w:tc>
          <w:tcPr>
            <w:tcW w:w="0" w:type="auto"/>
          </w:tcPr>
          <w:p w14:paraId="051EDD74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</w:tcPr>
          <w:p w14:paraId="0C226164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22C8">
              <w:rPr>
                <w:rFonts w:ascii="Times New Roman" w:hAnsi="Times New Roman" w:cs="Times New Roman"/>
                <w:i/>
                <w:sz w:val="24"/>
                <w:szCs w:val="24"/>
              </w:rPr>
              <w:t>chart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it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an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1DFF004A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9</w:t>
            </w:r>
          </w:p>
        </w:tc>
        <w:tc>
          <w:tcPr>
            <w:tcW w:w="0" w:type="auto"/>
          </w:tcPr>
          <w:p w14:paraId="5ABACAE2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1BD8CC50" w14:textId="77777777" w:rsidTr="00C25CBA">
        <w:trPr>
          <w:trHeight w:val="340"/>
        </w:trPr>
        <w:tc>
          <w:tcPr>
            <w:tcW w:w="0" w:type="auto"/>
          </w:tcPr>
          <w:p w14:paraId="44744058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</w:tcPr>
          <w:p w14:paraId="3AD540D1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lind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ngk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dup</w:t>
            </w:r>
            <w:proofErr w:type="spellEnd"/>
          </w:p>
        </w:tc>
        <w:tc>
          <w:tcPr>
            <w:tcW w:w="0" w:type="auto"/>
          </w:tcPr>
          <w:p w14:paraId="22246B64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0</w:t>
            </w:r>
          </w:p>
        </w:tc>
        <w:tc>
          <w:tcPr>
            <w:tcW w:w="0" w:type="auto"/>
          </w:tcPr>
          <w:p w14:paraId="6A38B085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32E01FDF" w14:textId="77777777" w:rsidTr="00C25CBA">
        <w:trPr>
          <w:trHeight w:val="340"/>
        </w:trPr>
        <w:tc>
          <w:tcPr>
            <w:tcW w:w="0" w:type="auto"/>
          </w:tcPr>
          <w:p w14:paraId="6722E56A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</w:tcPr>
          <w:p w14:paraId="40C7F0DE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mi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lam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h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0" w:type="auto"/>
          </w:tcPr>
          <w:p w14:paraId="51705AED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1</w:t>
            </w:r>
          </w:p>
        </w:tc>
        <w:tc>
          <w:tcPr>
            <w:tcW w:w="0" w:type="auto"/>
          </w:tcPr>
          <w:p w14:paraId="5E5D0D9D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4E7DE9" w14:paraId="200951E6" w14:textId="77777777" w:rsidTr="00C25CBA">
        <w:trPr>
          <w:trHeight w:val="340"/>
        </w:trPr>
        <w:tc>
          <w:tcPr>
            <w:tcW w:w="0" w:type="auto"/>
          </w:tcPr>
          <w:p w14:paraId="5B336DB3" w14:textId="77777777" w:rsidR="004E7DE9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5F045500" w14:textId="77777777" w:rsidR="004E7DE9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ent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kanism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ternal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poran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0" w:type="auto"/>
          </w:tcPr>
          <w:p w14:paraId="443DCD32" w14:textId="77777777" w:rsidR="004E7DE9" w:rsidRPr="00C722C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1F5DC18" w14:textId="77777777" w:rsidR="004E7DE9" w:rsidRPr="00C722C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302C3813" w14:textId="77777777" w:rsidTr="00C25CBA">
        <w:trPr>
          <w:trHeight w:val="340"/>
        </w:trPr>
        <w:tc>
          <w:tcPr>
            <w:tcW w:w="0" w:type="auto"/>
          </w:tcPr>
          <w:p w14:paraId="20979B7B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</w:tcPr>
          <w:p w14:paraId="733476A0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dia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cap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e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0" w:type="auto"/>
          </w:tcPr>
          <w:p w14:paraId="3EB7DA2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2</w:t>
            </w:r>
          </w:p>
        </w:tc>
        <w:tc>
          <w:tcPr>
            <w:tcW w:w="0" w:type="auto"/>
          </w:tcPr>
          <w:p w14:paraId="2E37DD29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5D53CE9B" w14:textId="77777777" w:rsidTr="00C25CBA">
        <w:trPr>
          <w:trHeight w:val="340"/>
        </w:trPr>
        <w:tc>
          <w:tcPr>
            <w:tcW w:w="0" w:type="auto"/>
          </w:tcPr>
          <w:p w14:paraId="2B700400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</w:tcPr>
          <w:p w14:paraId="03563857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entuk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rukt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22C8">
              <w:rPr>
                <w:rFonts w:ascii="Times New Roman" w:hAnsi="Times New Roman" w:cs="Times New Roman"/>
                <w:i/>
                <w:sz w:val="24"/>
                <w:szCs w:val="24"/>
              </w:rPr>
              <w:t>corporate governance</w:t>
            </w:r>
          </w:p>
        </w:tc>
        <w:tc>
          <w:tcPr>
            <w:tcW w:w="0" w:type="auto"/>
          </w:tcPr>
          <w:p w14:paraId="1DBC07E5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3</w:t>
            </w:r>
          </w:p>
        </w:tc>
        <w:tc>
          <w:tcPr>
            <w:tcW w:w="0" w:type="auto"/>
          </w:tcPr>
          <w:p w14:paraId="5187AF1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0FDEEA8E" w14:textId="77777777" w:rsidTr="00C25CBA">
        <w:trPr>
          <w:trHeight w:val="340"/>
        </w:trPr>
        <w:tc>
          <w:tcPr>
            <w:tcW w:w="0" w:type="auto"/>
          </w:tcPr>
          <w:p w14:paraId="7329E952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</w:tcPr>
          <w:p w14:paraId="29E8E6E7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rastrukt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rganisasi</w:t>
            </w:r>
            <w:proofErr w:type="spellEnd"/>
          </w:p>
        </w:tc>
        <w:tc>
          <w:tcPr>
            <w:tcW w:w="0" w:type="auto"/>
          </w:tcPr>
          <w:p w14:paraId="66EEE5FC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4</w:t>
            </w:r>
          </w:p>
        </w:tc>
        <w:tc>
          <w:tcPr>
            <w:tcW w:w="0" w:type="auto"/>
          </w:tcPr>
          <w:p w14:paraId="75F9EBFB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4E7DE9" w14:paraId="35FCF44B" w14:textId="77777777" w:rsidTr="00C25CBA">
        <w:trPr>
          <w:trHeight w:val="340"/>
        </w:trPr>
        <w:tc>
          <w:tcPr>
            <w:tcW w:w="0" w:type="auto"/>
          </w:tcPr>
          <w:p w14:paraId="75D9127D" w14:textId="77777777" w:rsidR="004E7DE9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23A73B80" w14:textId="77777777" w:rsidR="004E7DE9" w:rsidRDefault="00C722C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ent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kanism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ternal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poran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0" w:type="auto"/>
          </w:tcPr>
          <w:p w14:paraId="61A25B2A" w14:textId="77777777" w:rsidR="004E7DE9" w:rsidRPr="00C722C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2C9046E8" w14:textId="77777777" w:rsidR="004E7DE9" w:rsidRPr="00C722C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5A91D588" w14:textId="77777777" w:rsidTr="00C25CBA">
        <w:trPr>
          <w:trHeight w:val="340"/>
        </w:trPr>
        <w:tc>
          <w:tcPr>
            <w:tcW w:w="0" w:type="auto"/>
          </w:tcPr>
          <w:p w14:paraId="4434BC0F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</w:tcPr>
          <w:p w14:paraId="361F6AFC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22C8">
              <w:rPr>
                <w:rFonts w:ascii="Times New Roman" w:hAnsi="Times New Roman" w:cs="Times New Roman"/>
                <w:i/>
                <w:sz w:val="24"/>
                <w:szCs w:val="24"/>
              </w:rPr>
              <w:t>stakeholder analysis</w:t>
            </w:r>
          </w:p>
        </w:tc>
        <w:tc>
          <w:tcPr>
            <w:tcW w:w="0" w:type="auto"/>
          </w:tcPr>
          <w:p w14:paraId="6E580FB9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5</w:t>
            </w:r>
          </w:p>
        </w:tc>
        <w:tc>
          <w:tcPr>
            <w:tcW w:w="0" w:type="auto"/>
          </w:tcPr>
          <w:p w14:paraId="436025AA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25F46382" w14:textId="77777777" w:rsidTr="00C25CBA">
        <w:trPr>
          <w:trHeight w:val="340"/>
        </w:trPr>
        <w:tc>
          <w:tcPr>
            <w:tcW w:w="0" w:type="auto"/>
          </w:tcPr>
          <w:p w14:paraId="27B99607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</w:tcPr>
          <w:p w14:paraId="15BD594C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ndang-und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laku</w:t>
            </w:r>
            <w:proofErr w:type="spellEnd"/>
          </w:p>
        </w:tc>
        <w:tc>
          <w:tcPr>
            <w:tcW w:w="0" w:type="auto"/>
          </w:tcPr>
          <w:p w14:paraId="1C17686B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.16</w:t>
            </w:r>
          </w:p>
        </w:tc>
        <w:tc>
          <w:tcPr>
            <w:tcW w:w="0" w:type="auto"/>
          </w:tcPr>
          <w:p w14:paraId="490D800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1536BBFB" w14:textId="77777777" w:rsidTr="00C25CBA">
        <w:trPr>
          <w:trHeight w:val="340"/>
        </w:trPr>
        <w:tc>
          <w:tcPr>
            <w:tcW w:w="0" w:type="auto"/>
          </w:tcPr>
          <w:p w14:paraId="2B9A2E19" w14:textId="77777777" w:rsidR="00A46378" w:rsidRPr="006B327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54E72D94" w14:textId="77777777" w:rsidR="00A46378" w:rsidRPr="004E7DE9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.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Penerapan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Manajemen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43CC5EF5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263AED4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16F17CB5" w14:textId="77777777" w:rsidTr="00C25CBA">
        <w:trPr>
          <w:trHeight w:val="340"/>
        </w:trPr>
        <w:tc>
          <w:tcPr>
            <w:tcW w:w="0" w:type="auto"/>
          </w:tcPr>
          <w:p w14:paraId="6FD6522A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</w:tcPr>
          <w:p w14:paraId="0C1B0820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ng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041378A3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.17</w:t>
            </w:r>
          </w:p>
        </w:tc>
        <w:tc>
          <w:tcPr>
            <w:tcW w:w="0" w:type="auto"/>
          </w:tcPr>
          <w:p w14:paraId="7A07C3DA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064D8FEB" w14:textId="77777777" w:rsidTr="00C25CBA">
        <w:trPr>
          <w:trHeight w:val="340"/>
        </w:trPr>
        <w:tc>
          <w:tcPr>
            <w:tcW w:w="0" w:type="auto"/>
          </w:tcPr>
          <w:p w14:paraId="4949DEA1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</w:tcPr>
          <w:p w14:paraId="31EEAD24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ternal</w:t>
            </w:r>
          </w:p>
        </w:tc>
        <w:tc>
          <w:tcPr>
            <w:tcW w:w="0" w:type="auto"/>
          </w:tcPr>
          <w:p w14:paraId="2C751213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.18</w:t>
            </w:r>
          </w:p>
        </w:tc>
        <w:tc>
          <w:tcPr>
            <w:tcW w:w="0" w:type="auto"/>
          </w:tcPr>
          <w:p w14:paraId="22432E22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5BA5F8AE" w14:textId="77777777" w:rsidTr="00C25CBA">
        <w:trPr>
          <w:trHeight w:val="340"/>
        </w:trPr>
        <w:tc>
          <w:tcPr>
            <w:tcW w:w="0" w:type="auto"/>
          </w:tcPr>
          <w:p w14:paraId="6896DB5F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0" w:type="auto"/>
          </w:tcPr>
          <w:p w14:paraId="7E6AC3C5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ternal</w:t>
            </w:r>
            <w:proofErr w:type="spellEnd"/>
          </w:p>
        </w:tc>
        <w:tc>
          <w:tcPr>
            <w:tcW w:w="0" w:type="auto"/>
          </w:tcPr>
          <w:p w14:paraId="60E54ADC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.19</w:t>
            </w:r>
          </w:p>
        </w:tc>
        <w:tc>
          <w:tcPr>
            <w:tcW w:w="0" w:type="auto"/>
          </w:tcPr>
          <w:p w14:paraId="5775C225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703F2417" w14:textId="77777777" w:rsidTr="00C25CBA">
        <w:trPr>
          <w:trHeight w:val="340"/>
        </w:trPr>
        <w:tc>
          <w:tcPr>
            <w:tcW w:w="0" w:type="auto"/>
          </w:tcPr>
          <w:p w14:paraId="094212FE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</w:tcPr>
          <w:p w14:paraId="46DF3D57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lak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tig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7D410CBE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.20</w:t>
            </w:r>
          </w:p>
        </w:tc>
        <w:tc>
          <w:tcPr>
            <w:tcW w:w="0" w:type="auto"/>
          </w:tcPr>
          <w:p w14:paraId="4392C292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71C6FA68" w14:textId="77777777" w:rsidTr="00C25CBA">
        <w:trPr>
          <w:trHeight w:val="340"/>
        </w:trPr>
        <w:tc>
          <w:tcPr>
            <w:tcW w:w="0" w:type="auto"/>
          </w:tcPr>
          <w:p w14:paraId="41588A61" w14:textId="77777777" w:rsidR="00A46378" w:rsidRPr="006B327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7CC1872C" w14:textId="77777777" w:rsidR="00A46378" w:rsidRPr="004E7DE9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. Monitoring dan Review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Kerangka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Kerja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Manajemen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Risiko</w:t>
            </w:r>
            <w:proofErr w:type="spellEnd"/>
          </w:p>
        </w:tc>
        <w:tc>
          <w:tcPr>
            <w:tcW w:w="0" w:type="auto"/>
          </w:tcPr>
          <w:p w14:paraId="276B9E51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6A562AA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6DE4929D" w14:textId="77777777" w:rsidTr="00C25CBA">
        <w:trPr>
          <w:trHeight w:val="340"/>
        </w:trPr>
        <w:tc>
          <w:tcPr>
            <w:tcW w:w="0" w:type="auto"/>
          </w:tcPr>
          <w:p w14:paraId="79816223" w14:textId="77777777" w:rsidR="00A46378" w:rsidRPr="006B3278" w:rsidRDefault="006B32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0" w:type="auto"/>
          </w:tcPr>
          <w:p w14:paraId="739ECA61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anta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leh dew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isaris</w:t>
            </w:r>
            <w:proofErr w:type="spellEnd"/>
          </w:p>
        </w:tc>
        <w:tc>
          <w:tcPr>
            <w:tcW w:w="0" w:type="auto"/>
          </w:tcPr>
          <w:p w14:paraId="2DC6DA35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.21</w:t>
            </w:r>
          </w:p>
        </w:tc>
        <w:tc>
          <w:tcPr>
            <w:tcW w:w="0" w:type="auto"/>
          </w:tcPr>
          <w:p w14:paraId="40ADFD8B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4BFB7A9C" w14:textId="77777777" w:rsidTr="00C25CBA">
        <w:trPr>
          <w:trHeight w:val="340"/>
        </w:trPr>
        <w:tc>
          <w:tcPr>
            <w:tcW w:w="0" w:type="auto"/>
          </w:tcPr>
          <w:p w14:paraId="74D9780F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0" w:type="auto"/>
          </w:tcPr>
          <w:p w14:paraId="55DFCE5C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anta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h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depend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udi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tern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up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udit internal</w:t>
            </w:r>
          </w:p>
        </w:tc>
        <w:tc>
          <w:tcPr>
            <w:tcW w:w="0" w:type="auto"/>
          </w:tcPr>
          <w:p w14:paraId="05FC8374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.22</w:t>
            </w:r>
          </w:p>
        </w:tc>
        <w:tc>
          <w:tcPr>
            <w:tcW w:w="0" w:type="auto"/>
          </w:tcPr>
          <w:p w14:paraId="434BBF6C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7DE5AA71" w14:textId="77777777" w:rsidTr="00C25CBA">
        <w:trPr>
          <w:trHeight w:val="340"/>
        </w:trPr>
        <w:tc>
          <w:tcPr>
            <w:tcW w:w="0" w:type="auto"/>
          </w:tcPr>
          <w:p w14:paraId="099B8D7D" w14:textId="77777777" w:rsidR="00A46378" w:rsidRPr="006B327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2F8FAD95" w14:textId="77777777" w:rsidR="00A46378" w:rsidRPr="004E7DE9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.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Perbaikan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Kerangka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Kerja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Manajemen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Risiko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Secara</w:t>
            </w:r>
            <w:proofErr w:type="spellEnd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E7DE9">
              <w:rPr>
                <w:rFonts w:ascii="Times New Roman" w:hAnsi="Times New Roman" w:cs="Times New Roman"/>
                <w:b/>
                <w:sz w:val="24"/>
                <w:szCs w:val="24"/>
              </w:rPr>
              <w:t>Berlanjut</w:t>
            </w:r>
            <w:proofErr w:type="spellEnd"/>
          </w:p>
        </w:tc>
        <w:tc>
          <w:tcPr>
            <w:tcW w:w="0" w:type="auto"/>
          </w:tcPr>
          <w:p w14:paraId="3602F74F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2AD664CC" w14:textId="77777777" w:rsidR="00A46378" w:rsidRPr="00C722C8" w:rsidRDefault="00A46378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378" w14:paraId="151CD4EB" w14:textId="77777777" w:rsidTr="00C25CBA">
        <w:trPr>
          <w:trHeight w:val="340"/>
        </w:trPr>
        <w:tc>
          <w:tcPr>
            <w:tcW w:w="0" w:type="auto"/>
          </w:tcPr>
          <w:p w14:paraId="6EC8A410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0" w:type="auto"/>
          </w:tcPr>
          <w:p w14:paraId="224AF320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ndidikan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t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lanj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</w:p>
        </w:tc>
        <w:tc>
          <w:tcPr>
            <w:tcW w:w="0" w:type="auto"/>
          </w:tcPr>
          <w:p w14:paraId="305DC919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.23</w:t>
            </w:r>
          </w:p>
        </w:tc>
        <w:tc>
          <w:tcPr>
            <w:tcW w:w="0" w:type="auto"/>
          </w:tcPr>
          <w:p w14:paraId="18F89FF2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33367877" w14:textId="77777777" w:rsidTr="00C25CBA">
        <w:trPr>
          <w:trHeight w:val="340"/>
        </w:trPr>
        <w:tc>
          <w:tcPr>
            <w:tcW w:w="0" w:type="auto"/>
          </w:tcPr>
          <w:p w14:paraId="0E20F239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0" w:type="auto"/>
          </w:tcPr>
          <w:p w14:paraId="20F926B0" w14:textId="77777777" w:rsidR="00A46378" w:rsidRPr="004E7DE9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E7DE9">
              <w:rPr>
                <w:rFonts w:ascii="Times New Roman" w:hAnsi="Times New Roman" w:cs="Times New Roman"/>
                <w:i/>
                <w:sz w:val="24"/>
                <w:szCs w:val="24"/>
              </w:rPr>
              <w:t>Benchmarking</w:t>
            </w:r>
          </w:p>
        </w:tc>
        <w:tc>
          <w:tcPr>
            <w:tcW w:w="0" w:type="auto"/>
          </w:tcPr>
          <w:p w14:paraId="114DE756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.24</w:t>
            </w:r>
          </w:p>
        </w:tc>
        <w:tc>
          <w:tcPr>
            <w:tcW w:w="0" w:type="auto"/>
          </w:tcPr>
          <w:p w14:paraId="74B086F6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46378" w14:paraId="26BC9DE6" w14:textId="77777777" w:rsidTr="00C25CBA">
        <w:trPr>
          <w:trHeight w:val="340"/>
        </w:trPr>
        <w:tc>
          <w:tcPr>
            <w:tcW w:w="0" w:type="auto"/>
          </w:tcPr>
          <w:p w14:paraId="4BB832B0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0" w:type="auto"/>
          </w:tcPr>
          <w:p w14:paraId="747D7262" w14:textId="77777777" w:rsidR="00A46378" w:rsidRPr="006B3278" w:rsidRDefault="004E7DE9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insi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E7DE9">
              <w:rPr>
                <w:rFonts w:ascii="Times New Roman" w:hAnsi="Times New Roman" w:cs="Times New Roman"/>
                <w:i/>
                <w:sz w:val="24"/>
                <w:szCs w:val="24"/>
              </w:rPr>
              <w:t>Plan-Do-Check-Ac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PDCA)</w:t>
            </w:r>
          </w:p>
        </w:tc>
        <w:tc>
          <w:tcPr>
            <w:tcW w:w="0" w:type="auto"/>
          </w:tcPr>
          <w:p w14:paraId="0B9A21C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.25</w:t>
            </w:r>
          </w:p>
        </w:tc>
        <w:tc>
          <w:tcPr>
            <w:tcW w:w="0" w:type="auto"/>
          </w:tcPr>
          <w:p w14:paraId="330D77E0" w14:textId="77777777" w:rsidR="00A46378" w:rsidRPr="00C722C8" w:rsidRDefault="00184BE2" w:rsidP="000770F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</w:tbl>
    <w:p w14:paraId="2D024C02" w14:textId="77777777" w:rsidR="00C722C8" w:rsidRDefault="00C722C8" w:rsidP="00A46378">
      <w:pPr>
        <w:widowControl w:val="0"/>
        <w:autoSpaceDE w:val="0"/>
        <w:autoSpaceDN w:val="0"/>
        <w:adjustRightInd w:val="0"/>
        <w:spacing w:line="240" w:lineRule="auto"/>
        <w:ind w:left="720" w:hanging="11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C2ABF32" w14:textId="77777777" w:rsidR="00A46378" w:rsidRDefault="00082EF9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3</w:t>
      </w:r>
    </w:p>
    <w:p w14:paraId="1EF5AC2B" w14:textId="77777777" w:rsidR="00082EF9" w:rsidRDefault="00082EF9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Risk Management Disclosure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51DAC0A4" w14:textId="77777777" w:rsidR="00082EF9" w:rsidRDefault="00082EF9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01D374F" w14:textId="77777777" w:rsidR="00082EF9" w:rsidRPr="00082EF9" w:rsidRDefault="00082EF9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z w:val="24"/>
            </w:rPr>
            <m:t xml:space="preserve">RMD= </m:t>
          </m:r>
          <m:f>
            <m:f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total item pengungkapan</m:t>
              </m:r>
            </m:num>
            <m:den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total 25 item pengungkapan</m:t>
              </m:r>
            </m:den>
          </m:f>
        </m:oMath>
      </m:oMathPara>
    </w:p>
    <w:tbl>
      <w:tblPr>
        <w:tblW w:w="5737" w:type="dxa"/>
        <w:tblInd w:w="1667" w:type="dxa"/>
        <w:tblLook w:val="04A0" w:firstRow="1" w:lastRow="0" w:firstColumn="1" w:lastColumn="0" w:noHBand="0" w:noVBand="1"/>
      </w:tblPr>
      <w:tblGrid>
        <w:gridCol w:w="576"/>
        <w:gridCol w:w="1083"/>
        <w:gridCol w:w="1020"/>
        <w:gridCol w:w="960"/>
        <w:gridCol w:w="1200"/>
        <w:gridCol w:w="960"/>
      </w:tblGrid>
      <w:tr w:rsidR="00082EF9" w:rsidRPr="00FB5953" w14:paraId="79EE1608" w14:textId="77777777" w:rsidTr="00FB5953">
        <w:trPr>
          <w:trHeight w:val="315"/>
          <w:tblHeader/>
        </w:trPr>
        <w:tc>
          <w:tcPr>
            <w:tcW w:w="5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FA27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8CE7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5117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B7CC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E14B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 Ite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D7C1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MD</w:t>
            </w:r>
          </w:p>
        </w:tc>
      </w:tr>
      <w:tr w:rsidR="00082EF9" w:rsidRPr="00FB5953" w14:paraId="6AA80775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01A0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378C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C416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5FCB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9CD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280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4D0DF98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30F0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5A07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901C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5999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11B1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9278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082EF9" w:rsidRPr="00FB5953" w14:paraId="659F325A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A6C3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627F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8DC9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46CC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E87F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7E2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22939F4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B94C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6F68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C4BE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95D1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5630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58A9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1BCB8BF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20C2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A330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55A9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1C0D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F5AA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5D079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2086CA5C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4A28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BBFD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AF71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12D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1209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B3FA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7A625A35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DDE4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5F04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F0E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B843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BEB4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EC11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4A06A9B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B8EB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E552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570C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3E08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86B6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D7DF9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77F52DE5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915C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4BC9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3FCA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00F4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7A9C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928F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0450F16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EA3C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EC1D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E60A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F4F9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E55E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1B81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7FF28BAA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AA19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6D4A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91BF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2413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C083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2D7E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617507D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5008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219F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6AF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3ECE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381C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77E4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82EF9" w:rsidRPr="00FB5953" w14:paraId="629F161C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BBCF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507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4749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9A7D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8948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81E4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0088569B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01B7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AA8A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400C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DC4E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7B51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C52F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0C653ED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F2F9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2291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F769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6550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852D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FF560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082EF9" w:rsidRPr="00FB5953" w14:paraId="2CB4D844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8853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B50E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C1B3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CF0A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8670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5016F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1E0DD8DA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973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01A2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886F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F678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4B60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75B7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135F0A7C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4E23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7023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DC91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80C2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8541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F01A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3E54A6B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1EDF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3226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BA50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7E99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A42F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6EAA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13921F3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C8E1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4613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1AEA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52CC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4BE4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411F8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7CAFB22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4411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3085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3054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D9C4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225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B704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64BCF0F0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36CB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FB3B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EC66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E437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F3B9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D15E0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12B3B0C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41AB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22ED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C66D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32E4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3860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A9144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7D4F55BA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26CC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50DD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1371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CF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D6F1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C56E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269D5E0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8B10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C98D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0192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24EC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4FF0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9C953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39C87E8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DFDF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43C5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B2F7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8D6F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BFA2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79E80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6127FAE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AB55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BC29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4071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1C6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C735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1A01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273825E4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2757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163D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03AD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E677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3B81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91F72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1176C760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26EA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ABEF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C4D6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2ACE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F179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9E72F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74DD705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B646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8661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0640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B4AA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C7D4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FE47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82EF9" w:rsidRPr="00FB5953" w14:paraId="4D6CD5A0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CA1A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1BBD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EED1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931C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6F37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6C5B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72A65A8C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C3F8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E072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5D06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8692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74C1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00F43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82EF9" w:rsidRPr="00FB5953" w14:paraId="0F91563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CAB8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E932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FD89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422B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3CF5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6442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746CA2CB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4A7A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1D78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5AED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1E17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3B79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73DD9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2E5AEBB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E346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DAB4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0F51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88BC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7A2F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2DA3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3F00BF6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297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A6A7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3C30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DD55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F00E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1F5D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29A4687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B8FC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7E2C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583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A1BD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ACE5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BA34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2D578E09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8462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7B3A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4396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B0A8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0668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99EA3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022F0B65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0B94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1842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6D8E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CEE5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13FB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8EA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7EDF788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4C9E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377B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3B60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B775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D6EE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3DC19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53E0011F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0D8B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7E64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A629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6615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2843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6A11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2C6283A5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7DA9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A25B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5497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0940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CA28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4970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4042AFCF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108D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CE6E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36B6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D65A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199D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70B8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52A47608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F69A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4C9C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24F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D2F1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4358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6A63F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52385B44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1052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E458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E795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250B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EEF8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78AE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78575EE1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2251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5674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6ED2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5929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684D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4582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185359F2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FE83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C068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2671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AC51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7B90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1374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3DC778A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E4BA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8AB4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0387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3B78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47EA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B8C0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6F0EB12F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C7A8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5816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24FF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39B9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5B5C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C0BD4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2114DAE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04AF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7C49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C86F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212C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7993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C9D21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5AB9CD80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E703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3AC7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C642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B80A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3EFB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F55C2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0126D449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D9DB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9274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419B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C772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3C09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FA41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63B4504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AA46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1B98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6E7C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77E0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BF67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A2398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082EF9" w:rsidRPr="00FB5953" w14:paraId="1F09C7A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8169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6BF0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B16C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BD9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3509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8C1A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3CF94B3B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C72E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02A9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D7D5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EB18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D34A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8BAF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404B46F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7E49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9134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55AE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CBD5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8644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C086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0A2539A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F1D3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0C7D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0069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95CC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A95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26763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5302771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26D4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7F97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92F0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EFF1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D928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B9FE9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82EF9" w:rsidRPr="00FB5953" w14:paraId="548BA06B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EEE0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EE32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E249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F912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F364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2A18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6048EE0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603B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8301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A6C5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B8BC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EAF1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F854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09EFA239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058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F740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1ED8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14EF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F808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254E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4A247F3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F0DB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D26D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8541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E902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C2E6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D459D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082EF9" w:rsidRPr="00FB5953" w14:paraId="2D58F174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1191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CD62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0A2F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8768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81DF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26F68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</w:t>
            </w:r>
          </w:p>
        </w:tc>
      </w:tr>
      <w:tr w:rsidR="00082EF9" w:rsidRPr="00FB5953" w14:paraId="2AC3C8D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3AE9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E446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20F6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6F92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055C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8B27B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06CEDB3B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D984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6EAE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D777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D76F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8931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F417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82EF9" w:rsidRPr="00FB5953" w14:paraId="3A33B2B1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D22F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3A1A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DF69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9ADA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9009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7AD65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56E8E098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AF03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E457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CF8F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8283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BDC4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EC499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082EF9" w:rsidRPr="00FB5953" w14:paraId="6AB74EDE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D1E3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C9BD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25C1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4D7C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6777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29E80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</w:tr>
      <w:tr w:rsidR="00082EF9" w:rsidRPr="00FB5953" w14:paraId="2AD15FD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9879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3B01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7C62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90DB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13AD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B3DD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082EF9" w:rsidRPr="00FB5953" w14:paraId="009125D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68E0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465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61AF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461AD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3E05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185A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7FB3B2AB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4AE1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DF0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EEF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D96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2C63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B54D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25A45F43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4B3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4A25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059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4B3B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E89D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A860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3AD0ACF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740F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4235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C91C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0681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5FF1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6F84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1D57CA99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8576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DAB7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7ABC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4D58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010F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73EFA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0E072FA7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417E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5442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5044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11B4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FB78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075E2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71083586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BD74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DE4A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C72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A70B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23FB7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354C7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82EF9" w:rsidRPr="00FB5953" w14:paraId="095A43B9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A50C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A19A5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694A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0951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57551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280F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</w:tr>
      <w:tr w:rsidR="00082EF9" w:rsidRPr="00FB5953" w14:paraId="07662E31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4C85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61A3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9098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32AA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A825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6401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5AD7A6D4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6D43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8D1B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35F0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19D3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9CCC8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1E128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82EF9" w:rsidRPr="00FB5953" w14:paraId="0FC8727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7F10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757F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75DB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27F4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AC70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21C66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82EF9" w:rsidRPr="00FB5953" w14:paraId="5176ABF9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CDB9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0C97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E522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3175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2FE4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2DBCA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082EF9" w:rsidRPr="00FB5953" w14:paraId="1A19CB64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0564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A03E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4C4A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83D2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F4494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6D72E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82EF9" w:rsidRPr="00FB5953" w14:paraId="691EDE81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C805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44840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46D0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7A51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48339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AF9D3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082EF9" w:rsidRPr="00FB5953" w14:paraId="4D8A31DD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AE64F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250A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DA68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9A2C3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6155E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E7ACF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82EF9" w:rsidRPr="00FB5953" w14:paraId="3414B762" w14:textId="77777777" w:rsidTr="00FB5953">
        <w:trPr>
          <w:trHeight w:val="315"/>
        </w:trPr>
        <w:tc>
          <w:tcPr>
            <w:tcW w:w="5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BCE2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5FC8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57306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9EEB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F933C" w14:textId="77777777" w:rsidR="00082EF9" w:rsidRPr="00FB5953" w:rsidRDefault="00082EF9" w:rsidP="00082EF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033EC" w14:textId="77777777" w:rsidR="00082EF9" w:rsidRPr="00FB5953" w:rsidRDefault="00082EF9" w:rsidP="00082EF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</w:tbl>
    <w:p w14:paraId="19CBEB7E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F15FFCA" w14:textId="77777777" w:rsidR="00082EF9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4</w:t>
      </w:r>
    </w:p>
    <w:p w14:paraId="4A02B901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Dew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omisari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65804649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5154015" w14:textId="77777777" w:rsidR="00FB5953" w:rsidRP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Para>
        <m:oMath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>UDK=Jumlah anggota dewan komisaris</m:t>
          </m:r>
        </m:oMath>
      </m:oMathPara>
    </w:p>
    <w:tbl>
      <w:tblPr>
        <w:tblW w:w="6400" w:type="dxa"/>
        <w:tblInd w:w="1314" w:type="dxa"/>
        <w:tblLook w:val="04A0" w:firstRow="1" w:lastRow="0" w:firstColumn="1" w:lastColumn="0" w:noHBand="0" w:noVBand="1"/>
      </w:tblPr>
      <w:tblGrid>
        <w:gridCol w:w="640"/>
        <w:gridCol w:w="960"/>
        <w:gridCol w:w="960"/>
        <w:gridCol w:w="960"/>
        <w:gridCol w:w="960"/>
        <w:gridCol w:w="960"/>
        <w:gridCol w:w="960"/>
      </w:tblGrid>
      <w:tr w:rsidR="00FB5953" w:rsidRPr="00FB5953" w14:paraId="114D4B77" w14:textId="77777777" w:rsidTr="00FB5953">
        <w:trPr>
          <w:trHeight w:val="315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805C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253D9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77A49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AFCD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19D8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59925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0C408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FB5953" w:rsidRPr="00FB5953" w14:paraId="41F2C55F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54BEB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254BF3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F581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3F1CD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A0383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9866DF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F664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FB5953" w:rsidRPr="00FB5953" w14:paraId="026C56A4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AADC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A2E3E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0CF722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1C1D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275ED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6EBF1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6A748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FB5953" w:rsidRPr="00FB5953" w14:paraId="361C6674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44911F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006F1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970A4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71ADD2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25FFF9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D9AD2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D485C3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FB5953" w:rsidRPr="00FB5953" w14:paraId="4058D88E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33718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B59471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0CB5A6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A19239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736449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DAF44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D909C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FB5953" w14:paraId="2D3AAD1F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8A172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D64E6E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8BBEC2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21E86D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E702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8201E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8FE46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FB5953" w:rsidRPr="00FB5953" w14:paraId="4AF456C3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104658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676DC4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EAE33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1B040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774F7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30AC4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4CDE2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FB5953" w:rsidRPr="00FB5953" w14:paraId="2861A215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B15EB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A7CB3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EB50B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D454E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CA80C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BA4DBF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4565DD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FB5953" w:rsidRPr="00FB5953" w14:paraId="01714F3E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93CE7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41546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91162B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C2D4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2362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54D1A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B0EBD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FB5953" w:rsidRPr="00FB5953" w14:paraId="11C6F471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9A442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F74A8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CB400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631A4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F45E0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70D0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4B9603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FB5953" w:rsidRPr="00FB5953" w14:paraId="40B8CD6E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9C569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19F0A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2F1C78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641FA2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1E3D0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1811B5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6C1045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FB5953" w:rsidRPr="00FB5953" w14:paraId="13946942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ADCEC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E36026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C44D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96D9B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8EB61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B6D3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A867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FB5953" w:rsidRPr="00FB5953" w14:paraId="21F28A9D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96B20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38F1CB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A0A92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85FDA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61E51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9F4867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A95A1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FB5953" w:rsidRPr="00FB5953" w14:paraId="038845E9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BC637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1333D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575EA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D664E3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E931D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2A6CC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C26C5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FB5953" w14:paraId="0CD09AB9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EEB62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CF3DC6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81D0EF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39524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15D4B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8D69E8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24E0C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FB5953" w:rsidRPr="00FB5953" w14:paraId="7E222671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CC6FEB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EE5380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063A2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F0DBB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A6350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30A76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926B1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FB5953" w:rsidRPr="00FB5953" w14:paraId="1759E903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29B0E3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73EDC5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75A1C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CBB824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4120C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152F73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CA277E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FB5953" w:rsidRPr="00FB5953" w14:paraId="026218F9" w14:textId="77777777" w:rsidTr="00FB5953">
        <w:trPr>
          <w:trHeight w:val="31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CE29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9CC3A4" w14:textId="77777777" w:rsidR="00FB5953" w:rsidRPr="00FB5953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0A6B3A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C08BA1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B9671F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B5DC9D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DD5065" w14:textId="77777777" w:rsidR="00FB5953" w:rsidRPr="00FB5953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B59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</w:tbl>
    <w:p w14:paraId="0864B99D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B317583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5</w:t>
      </w:r>
    </w:p>
    <w:p w14:paraId="5375D2E9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omit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Audit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6A29054D" w14:textId="77777777" w:rsid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2BD5C99" w14:textId="77777777" w:rsidR="00FB5953" w:rsidRPr="00FB5953" w:rsidRDefault="00FB5953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Para>
        <m:oMath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>KA=Total anggota komite audit</m:t>
          </m:r>
        </m:oMath>
      </m:oMathPara>
    </w:p>
    <w:tbl>
      <w:tblPr>
        <w:tblW w:w="6360" w:type="dxa"/>
        <w:tblInd w:w="1181" w:type="dxa"/>
        <w:tblLook w:val="04A0" w:firstRow="1" w:lastRow="0" w:firstColumn="1" w:lastColumn="0" w:noHBand="0" w:noVBand="1"/>
      </w:tblPr>
      <w:tblGrid>
        <w:gridCol w:w="600"/>
        <w:gridCol w:w="960"/>
        <w:gridCol w:w="960"/>
        <w:gridCol w:w="960"/>
        <w:gridCol w:w="960"/>
        <w:gridCol w:w="960"/>
        <w:gridCol w:w="960"/>
      </w:tblGrid>
      <w:tr w:rsidR="00FB5953" w:rsidRPr="003547AD" w14:paraId="0EE26BA6" w14:textId="77777777" w:rsidTr="00C96606">
        <w:trPr>
          <w:trHeight w:val="315"/>
        </w:trPr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63C8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E3821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C1F5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AD57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B60E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0C2A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8409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FB5953" w:rsidRPr="003547AD" w14:paraId="273359BD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878C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E29FC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D6B28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4C9BB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BC97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E00AC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CCA2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6BA5BF2F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663E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37042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657A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CE2E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8A35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EECAB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A081B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3C96AAFF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463F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ABD63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0589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308E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91EF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4F70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52AC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FB5953" w:rsidRPr="003547AD" w14:paraId="606D1FB0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AD3F9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2E168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E26A1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CABC8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6E17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4427D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767FD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18951E09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5876A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8DD9A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A2C9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DA048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B4B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379B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0518C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547E61FF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DFF4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670F6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877BA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6015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F7B71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F876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A3CE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42557493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260C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8B1A1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32B7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6E34C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AB28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EB4D1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B610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78897ECB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605FD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0ABE7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F937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8E7D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2F20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AF47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16CD9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71A07834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23A4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21ABF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8D54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AA7A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DD8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8384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379B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4005F906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05B3B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8A60C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6FC5E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C6C1A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C060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EFEB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DE48E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502E2C45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F221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A9335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E387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8E96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EC26D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5974E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A5EA8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2890F64A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539B9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41BD7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CD25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DEECD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F2C3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98CA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54550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5DE84A8C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541D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B771F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5CBE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D6A5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54F4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EBE5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9EDE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637F3D3C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0CD5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1DBA4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41166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C4268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C6D2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3E45C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C4E9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07CB7607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D0CDA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2C9CF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4D009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DA7D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C89EB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3D9CE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7A11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248C1948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BA464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E4C7F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97882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DAE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D625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322AF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653DE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FB5953" w:rsidRPr="003547AD" w14:paraId="6A3F5351" w14:textId="77777777" w:rsidTr="00C96606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2AA6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F5987" w14:textId="77777777" w:rsidR="00FB5953" w:rsidRPr="003547AD" w:rsidRDefault="00FB5953" w:rsidP="00FB59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A6769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DF90B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7E2ED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98653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2EB07" w14:textId="77777777" w:rsidR="00FB5953" w:rsidRPr="003547AD" w:rsidRDefault="00FB5953" w:rsidP="00FB59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47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</w:tbl>
    <w:p w14:paraId="1A6C3A39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502507C" w14:textId="77777777" w:rsidR="00FB5953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6</w:t>
      </w:r>
    </w:p>
    <w:p w14:paraId="04D66C3C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3102DC57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5CBC554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>
        <m:r>
          <m:rPr>
            <m:sty m:val="b"/>
          </m:rPr>
          <w:rPr>
            <w:rFonts w:ascii="Cambria Math" w:eastAsiaTheme="minorEastAsia" w:hAnsi="Cambria Math" w:cs="Times New Roman"/>
            <w:sz w:val="24"/>
          </w:rPr>
          <m:t>SIZE=Ln (total asset</m:t>
        </m:r>
      </m:oMath>
      <w:r>
        <w:rPr>
          <w:rFonts w:ascii="Times New Roman" w:eastAsiaTheme="minorEastAsia" w:hAnsi="Times New Roman" w:cs="Times New Roman"/>
          <w:b/>
          <w:sz w:val="24"/>
        </w:rPr>
        <w:t>)</w:t>
      </w:r>
    </w:p>
    <w:tbl>
      <w:tblPr>
        <w:tblW w:w="0" w:type="auto"/>
        <w:tblInd w:w="1382" w:type="dxa"/>
        <w:tblLook w:val="04A0" w:firstRow="1" w:lastRow="0" w:firstColumn="1" w:lastColumn="0" w:noHBand="0" w:noVBand="1"/>
      </w:tblPr>
      <w:tblGrid>
        <w:gridCol w:w="576"/>
        <w:gridCol w:w="1083"/>
        <w:gridCol w:w="936"/>
        <w:gridCol w:w="2136"/>
        <w:gridCol w:w="996"/>
      </w:tblGrid>
      <w:tr w:rsidR="00C96606" w:rsidRPr="00C96606" w14:paraId="5B8F9586" w14:textId="77777777" w:rsidTr="00C96606">
        <w:trPr>
          <w:trHeight w:val="315"/>
          <w:tblHeader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E0B8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DC02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10D7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DF5F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 ASE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1712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ASIL</w:t>
            </w:r>
          </w:p>
        </w:tc>
      </w:tr>
      <w:tr w:rsidR="00C96606" w:rsidRPr="00C96606" w14:paraId="5756B38B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82F2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53C6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B7B2A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0A6D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3.306.390.80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D62D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2290</w:t>
            </w:r>
          </w:p>
        </w:tc>
      </w:tr>
      <w:tr w:rsidR="00C96606" w:rsidRPr="00C96606" w14:paraId="38B294C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2B93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8EF3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CEDB7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840D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97.892.996.22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BB318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1167</w:t>
            </w:r>
          </w:p>
        </w:tc>
      </w:tr>
      <w:tr w:rsidR="00C96606" w:rsidRPr="00C96606" w14:paraId="4805D90A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1A5A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DB77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0CFF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3787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647.75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14161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098</w:t>
            </w:r>
          </w:p>
        </w:tc>
      </w:tr>
      <w:tr w:rsidR="00C96606" w:rsidRPr="00C96606" w14:paraId="1FE9085B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442B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F53B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AB3DF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3548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22.185.012.26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F2CD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4984</w:t>
            </w:r>
          </w:p>
        </w:tc>
      </w:tr>
      <w:tr w:rsidR="00C96606" w:rsidRPr="00C96606" w14:paraId="6B1C3605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25E7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E685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600DE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BF2BA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.965.118.708.78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BBE9B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,0257</w:t>
            </w:r>
          </w:p>
        </w:tc>
      </w:tr>
      <w:tr w:rsidR="00C96606" w:rsidRPr="00C96606" w14:paraId="7DBFA98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457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1E1F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7438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6A114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7.788.56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E7307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1401</w:t>
            </w:r>
          </w:p>
        </w:tc>
      </w:tr>
      <w:tr w:rsidR="00C96606" w:rsidRPr="00C96606" w14:paraId="5DD3264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8C0D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BF078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5140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ECBC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494.07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C6CB4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864</w:t>
            </w:r>
          </w:p>
        </w:tc>
      </w:tr>
      <w:tr w:rsidR="00C96606" w:rsidRPr="00C96606" w14:paraId="546DA494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1744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6778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41E34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7988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318.44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2E1D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590</w:t>
            </w:r>
          </w:p>
        </w:tc>
      </w:tr>
      <w:tr w:rsidR="00C96606" w:rsidRPr="00C96606" w14:paraId="51BEF6D4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FAE9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89A4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2CEEA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8A0EE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538.079.503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8D98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349</w:t>
            </w:r>
          </w:p>
        </w:tc>
      </w:tr>
      <w:tr w:rsidR="00C96606" w:rsidRPr="00C96606" w14:paraId="158DBF0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0117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AABA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83C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36BA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1.155.890.22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534F7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6581</w:t>
            </w:r>
          </w:p>
        </w:tc>
      </w:tr>
      <w:tr w:rsidR="00C96606" w:rsidRPr="00C96606" w14:paraId="075C1A3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6141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E423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F6CA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75A39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282.845.632.92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CE863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4564</w:t>
            </w:r>
          </w:p>
        </w:tc>
      </w:tr>
      <w:tr w:rsidR="00C96606" w:rsidRPr="00C96606" w14:paraId="3160224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5D02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F0F6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FCFB2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FA63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86.777.21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99CC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475</w:t>
            </w:r>
          </w:p>
        </w:tc>
      </w:tr>
      <w:tr w:rsidR="00C96606" w:rsidRPr="00C96606" w14:paraId="667FFE6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F1F0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5722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A427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50E39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284.901.587.12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F7AA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0861</w:t>
            </w:r>
          </w:p>
        </w:tc>
      </w:tr>
      <w:tr w:rsidR="00C96606" w:rsidRPr="00C96606" w14:paraId="7FB61BC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F8AA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8508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6865E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D7B86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14.06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88013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7257</w:t>
            </w:r>
          </w:p>
        </w:tc>
      </w:tr>
      <w:tr w:rsidR="00C96606" w:rsidRPr="00C96606" w14:paraId="53C38D6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5DC4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0178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2CB43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CBEE7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295.734.96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47D9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5543</w:t>
            </w:r>
          </w:p>
        </w:tc>
      </w:tr>
      <w:tr w:rsidR="00C96606" w:rsidRPr="00C96606" w14:paraId="50EE0279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4B06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09FF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65957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E53C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881.778.299.67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16FE3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8150</w:t>
            </w:r>
          </w:p>
        </w:tc>
      </w:tr>
      <w:tr w:rsidR="00C96606" w:rsidRPr="00C96606" w14:paraId="6302186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1BFD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9537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3536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323C1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91.362.697.95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F89B1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6929</w:t>
            </w:r>
          </w:p>
        </w:tc>
      </w:tr>
      <w:tr w:rsidR="00C96606" w:rsidRPr="00C96606" w14:paraId="55224E81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EFDB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8F8B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AD2D6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185D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0.194.907.73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E593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1309</w:t>
            </w:r>
          </w:p>
        </w:tc>
      </w:tr>
      <w:tr w:rsidR="00C96606" w:rsidRPr="00C96606" w14:paraId="78625641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A977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05EB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F0ADE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0C5C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22.051.446.96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163E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1563</w:t>
            </w:r>
          </w:p>
        </w:tc>
      </w:tr>
      <w:tr w:rsidR="00C96606" w:rsidRPr="00C96606" w14:paraId="5CA32E41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3E46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F7B0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F630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6F92E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021.88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23A4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645</w:t>
            </w:r>
          </w:p>
        </w:tc>
      </w:tr>
      <w:tr w:rsidR="00C96606" w:rsidRPr="00C96606" w14:paraId="5CC2568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259B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9979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9D72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07FD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18.141.387.90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602B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4858</w:t>
            </w:r>
          </w:p>
        </w:tc>
      </w:tr>
      <w:tr w:rsidR="00C96606" w:rsidRPr="00C96606" w14:paraId="380DD241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E808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50B0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461B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63581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.751.992.944.30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F3EE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,0061</w:t>
            </w:r>
          </w:p>
        </w:tc>
      </w:tr>
      <w:tr w:rsidR="00C96606" w:rsidRPr="00C96606" w14:paraId="22F0263C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7DE6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B161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C3F6F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A6A8D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7.707.74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68C4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1372</w:t>
            </w:r>
          </w:p>
        </w:tc>
      </w:tr>
      <w:tr w:rsidR="00C96606" w:rsidRPr="00C96606" w14:paraId="39008F0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7863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5C61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CA0BD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F6AB2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424.50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D0834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756</w:t>
            </w:r>
          </w:p>
        </w:tc>
      </w:tr>
      <w:tr w:rsidR="00C96606" w:rsidRPr="00C96606" w14:paraId="3A0A867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CCF98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4ED5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0C98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084C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863.2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3BA99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5842</w:t>
            </w:r>
          </w:p>
        </w:tc>
      </w:tr>
      <w:tr w:rsidR="00C96606" w:rsidRPr="00C96606" w14:paraId="50BDAED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6583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39BB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96B82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E44B4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571.270.2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E6537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409</w:t>
            </w:r>
          </w:p>
        </w:tc>
      </w:tr>
      <w:tr w:rsidR="00C96606" w:rsidRPr="00C96606" w14:paraId="197FCF29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87ED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6BBB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B815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D31B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9.807.06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866E3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951</w:t>
            </w:r>
          </w:p>
        </w:tc>
      </w:tr>
      <w:tr w:rsidR="00C96606" w:rsidRPr="00C96606" w14:paraId="7F4E7FC7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B105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C4A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DEA40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059D6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372.130.750.77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3569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4948</w:t>
            </w:r>
          </w:p>
        </w:tc>
      </w:tr>
      <w:tr w:rsidR="00C96606" w:rsidRPr="00C96606" w14:paraId="5C4F968D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8DEB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5023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231B3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976D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79.246.85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2107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738</w:t>
            </w:r>
          </w:p>
        </w:tc>
      </w:tr>
      <w:tr w:rsidR="00C96606" w:rsidRPr="00C96606" w14:paraId="6FD4140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F84E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A580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0C52A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898F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349.022.887.69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0811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1010</w:t>
            </w:r>
          </w:p>
        </w:tc>
      </w:tr>
      <w:tr w:rsidR="00C96606" w:rsidRPr="00C96606" w14:paraId="21E30A2A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1733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DC5A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41B6A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C8E7E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23.79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36193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7362</w:t>
            </w:r>
          </w:p>
        </w:tc>
      </w:tr>
      <w:tr w:rsidR="00C96606" w:rsidRPr="00C96606" w14:paraId="4810330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9A4D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636D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34C7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97A6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338.919.72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A717B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5730</w:t>
            </w:r>
          </w:p>
        </w:tc>
      </w:tr>
      <w:tr w:rsidR="00C96606" w:rsidRPr="00C96606" w14:paraId="083CFB49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382D8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F5B6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179F2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00D5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.337.895.087.20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D5119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9668</w:t>
            </w:r>
          </w:p>
        </w:tc>
      </w:tr>
      <w:tr w:rsidR="00C96606" w:rsidRPr="00C96606" w14:paraId="6CB1C65B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0D2C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2B2B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E3C6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0A1FA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05.445.049.45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2A3C7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7283</w:t>
            </w:r>
          </w:p>
        </w:tc>
      </w:tr>
      <w:tr w:rsidR="00C96606" w:rsidRPr="00C96606" w14:paraId="5BD59A3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392A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F26B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CAD3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E116B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1.729.512.99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EE1B3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1805</w:t>
            </w:r>
          </w:p>
        </w:tc>
      </w:tr>
      <w:tr w:rsidR="00C96606" w:rsidRPr="00C96606" w14:paraId="1AD12225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9537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309B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982E2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EEF2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06.288.449.53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A210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2833</w:t>
            </w:r>
          </w:p>
        </w:tc>
      </w:tr>
      <w:tr w:rsidR="00C96606" w:rsidRPr="00C96606" w14:paraId="0936785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7A5C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0AAC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5419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1B32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121.45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246E4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786</w:t>
            </w:r>
          </w:p>
        </w:tc>
      </w:tr>
      <w:tr w:rsidR="00C96606" w:rsidRPr="00C96606" w14:paraId="304F36A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451F8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943D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BE05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AA959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17.310.718.77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F8E34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4831</w:t>
            </w:r>
          </w:p>
        </w:tc>
      </w:tr>
      <w:tr w:rsidR="00C96606" w:rsidRPr="00C96606" w14:paraId="309AFFF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1B09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0629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38E4E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71097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.513.044.288.72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44AEB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,0745</w:t>
            </w:r>
          </w:p>
        </w:tc>
      </w:tr>
      <w:tr w:rsidR="00C96606" w:rsidRPr="00C96606" w14:paraId="6F6642C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9DA4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8B1B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56E2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9C84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7.344.67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73418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1240</w:t>
            </w:r>
          </w:p>
        </w:tc>
      </w:tr>
      <w:tr w:rsidR="00C96606" w:rsidRPr="00C96606" w14:paraId="42BEAA7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C9FC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9E32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CAE9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33CD0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076.6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0D38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200</w:t>
            </w:r>
          </w:p>
        </w:tc>
      </w:tr>
      <w:tr w:rsidR="00C96606" w:rsidRPr="00C96606" w14:paraId="4AD70DB4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E96A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7904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7431E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6C6BD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524.30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32FA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5247</w:t>
            </w:r>
          </w:p>
        </w:tc>
      </w:tr>
      <w:tr w:rsidR="00C96606" w:rsidRPr="00C96606" w14:paraId="79B3563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5808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11948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3AF4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73120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737.175.56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44A4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702</w:t>
            </w:r>
          </w:p>
        </w:tc>
      </w:tr>
      <w:tr w:rsidR="00C96606" w:rsidRPr="00C96606" w14:paraId="10CB62F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F91E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D835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39503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8851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8.006.24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64D2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723</w:t>
            </w:r>
          </w:p>
        </w:tc>
      </w:tr>
      <w:tr w:rsidR="00C96606" w:rsidRPr="00C96606" w14:paraId="3E9816A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01FE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4C50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7446F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143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316.065.006.133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95D2B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4709</w:t>
            </w:r>
          </w:p>
        </w:tc>
      </w:tr>
      <w:tr w:rsidR="00C96606" w:rsidRPr="00C96606" w14:paraId="49E338C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937C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E32A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E44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7F0DA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06.846.89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FD2B4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255</w:t>
            </w:r>
          </w:p>
        </w:tc>
      </w:tr>
      <w:tr w:rsidR="00C96606" w:rsidRPr="00C96606" w14:paraId="565A1AF7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7029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B26D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D9A43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3D0DD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223.302.387.77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06908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0716</w:t>
            </w:r>
          </w:p>
        </w:tc>
      </w:tr>
      <w:tr w:rsidR="00C96606" w:rsidRPr="00C96606" w14:paraId="3CC49C7A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9656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2EB8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2FAE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04DBA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73.68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2C24B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7888</w:t>
            </w:r>
          </w:p>
        </w:tc>
      </w:tr>
      <w:tr w:rsidR="00C96606" w:rsidRPr="00C96606" w14:paraId="4DA72AD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3B70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0948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EDFDA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7BC0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421.301.07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E2827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6076</w:t>
            </w:r>
          </w:p>
        </w:tc>
      </w:tr>
      <w:tr w:rsidR="00C96606" w:rsidRPr="00C96606" w14:paraId="22F465B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4960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C40A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B2F6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669FA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509.017.299.59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C50C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7721</w:t>
            </w:r>
          </w:p>
        </w:tc>
      </w:tr>
      <w:tr w:rsidR="00C96606" w:rsidRPr="00C96606" w14:paraId="7894A519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E315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86C2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97320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2687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44.865.800.67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F89C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8210</w:t>
            </w:r>
          </w:p>
        </w:tc>
      </w:tr>
      <w:tr w:rsidR="00C96606" w:rsidRPr="00C96606" w14:paraId="077C617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EB72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6265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AC914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0D18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.916.15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2993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095</w:t>
            </w:r>
          </w:p>
        </w:tc>
      </w:tr>
      <w:tr w:rsidR="00C96606" w:rsidRPr="00C96606" w14:paraId="0586412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3081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929B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37FB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78F16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77.129.726.92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8FF48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079</w:t>
            </w:r>
          </w:p>
        </w:tc>
      </w:tr>
      <w:tr w:rsidR="00C96606" w:rsidRPr="00C96606" w14:paraId="65C79B19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E406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94A9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066C4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33F19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164.59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89061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9153</w:t>
            </w:r>
          </w:p>
        </w:tc>
      </w:tr>
      <w:tr w:rsidR="00C96606" w:rsidRPr="00C96606" w14:paraId="7D4793C5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6015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D8E9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31A1B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D57F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62.242.571.40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3CC7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6156</w:t>
            </w:r>
          </w:p>
        </w:tc>
      </w:tr>
      <w:tr w:rsidR="00C96606" w:rsidRPr="00C96606" w14:paraId="435C8B04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CE2A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004B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10D50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8781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3.302.22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34BB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4034</w:t>
            </w:r>
          </w:p>
        </w:tc>
      </w:tr>
      <w:tr w:rsidR="00C96606" w:rsidRPr="00C96606" w14:paraId="5A57FBE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DE2B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F13D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81F8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D64E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6.136.11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44E2E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788</w:t>
            </w:r>
          </w:p>
        </w:tc>
      </w:tr>
      <w:tr w:rsidR="00C96606" w:rsidRPr="00C96606" w14:paraId="6AB5A73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7817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DB28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7B7A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D0869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097.32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88B5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752</w:t>
            </w:r>
          </w:p>
        </w:tc>
      </w:tr>
      <w:tr w:rsidR="00C96606" w:rsidRPr="00C96606" w14:paraId="378FED4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C244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8559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94D1D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02CBA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226.01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09138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442</w:t>
            </w:r>
          </w:p>
        </w:tc>
      </w:tr>
      <w:tr w:rsidR="00C96606" w:rsidRPr="00C96606" w14:paraId="21A7342A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EB82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A7CB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F5132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AC76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817.745.61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084E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842</w:t>
            </w:r>
          </w:p>
        </w:tc>
      </w:tr>
      <w:tr w:rsidR="00C96606" w:rsidRPr="00C96606" w14:paraId="2EEC0F5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8E31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D775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76FF0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E1A6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6.504.24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902C5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529</w:t>
            </w:r>
          </w:p>
        </w:tc>
      </w:tr>
      <w:tr w:rsidR="00C96606" w:rsidRPr="00C96606" w14:paraId="3BB16EB5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64DC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2DA2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8FF76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D2929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746.153.295.14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0D4D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6412</w:t>
            </w:r>
          </w:p>
        </w:tc>
      </w:tr>
      <w:tr w:rsidR="00C96606" w:rsidRPr="00C96606" w14:paraId="1C40B70A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0D75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115C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DDEA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327E0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60.162.90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D7E3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726</w:t>
            </w:r>
          </w:p>
        </w:tc>
      </w:tr>
      <w:tr w:rsidR="00C96606" w:rsidRPr="00C96606" w14:paraId="34605187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ABC0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CE1C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EDC8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EC7DD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628.831.951.93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6323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1633</w:t>
            </w:r>
          </w:p>
        </w:tc>
      </w:tr>
      <w:tr w:rsidR="00C96606" w:rsidRPr="00C96606" w14:paraId="7E8C86D0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465B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EBD6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4DA9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24884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85.40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4C73F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8008</w:t>
            </w:r>
          </w:p>
        </w:tc>
      </w:tr>
      <w:tr w:rsidR="00C96606" w:rsidRPr="00C96606" w14:paraId="1FA2903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CCBF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A1DC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3FFD4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A40E1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801.186.95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7E1E9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7533</w:t>
            </w:r>
          </w:p>
        </w:tc>
      </w:tr>
      <w:tr w:rsidR="00C96606" w:rsidRPr="00C96606" w14:paraId="184A4BDC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48A3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83FB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05AF7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EA49F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928.183.492.92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E615F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8202</w:t>
            </w:r>
          </w:p>
        </w:tc>
      </w:tr>
      <w:tr w:rsidR="00C96606" w:rsidRPr="00C96606" w14:paraId="63C1A3CB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024C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E137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DD829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A502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10.698.600.20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17E94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9590</w:t>
            </w:r>
          </w:p>
        </w:tc>
      </w:tr>
      <w:tr w:rsidR="00C96606" w:rsidRPr="00C96606" w14:paraId="6F1A3631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58D2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49B9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1867C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1175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3.637.27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94BB5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311</w:t>
            </w:r>
          </w:p>
        </w:tc>
      </w:tr>
      <w:tr w:rsidR="00C96606" w:rsidRPr="00C96606" w14:paraId="04FFB8E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DF507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DF7D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ACFD2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392C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555.132.539.18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23D2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0726</w:t>
            </w:r>
          </w:p>
        </w:tc>
      </w:tr>
      <w:tr w:rsidR="00C96606" w:rsidRPr="00C96606" w14:paraId="3021AC8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4A22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D79CA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61DD0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28FE7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041.98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7548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9002</w:t>
            </w:r>
          </w:p>
        </w:tc>
      </w:tr>
      <w:tr w:rsidR="00C96606" w:rsidRPr="00C96606" w14:paraId="6394722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5BFBF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9B50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3126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4F39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05.675.831.61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1FEB0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7288</w:t>
            </w:r>
          </w:p>
        </w:tc>
      </w:tr>
      <w:tr w:rsidR="00C96606" w:rsidRPr="00C96606" w14:paraId="5F546A7F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B9E8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C830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B2D96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09427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2.877.846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0930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3710</w:t>
            </w:r>
          </w:p>
        </w:tc>
      </w:tr>
      <w:tr w:rsidR="00C96606" w:rsidRPr="00C96606" w14:paraId="25A9134B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681E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142E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020D6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87CE6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5.706.16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3E26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622</w:t>
            </w:r>
          </w:p>
        </w:tc>
      </w:tr>
      <w:tr w:rsidR="00C96606" w:rsidRPr="00C96606" w14:paraId="722D54C1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5F5C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2520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16049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9B8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405.93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636B2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8178</w:t>
            </w:r>
          </w:p>
        </w:tc>
      </w:tr>
      <w:tr w:rsidR="00C96606" w:rsidRPr="00C96606" w14:paraId="0EB0BA60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96753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DB4B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9C677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F86E5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094.13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6B37D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228</w:t>
            </w:r>
          </w:p>
        </w:tc>
      </w:tr>
      <w:tr w:rsidR="00C96606" w:rsidRPr="00C96606" w14:paraId="56480B3C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AA10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FA30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EA440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0217D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211.248.52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18429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741</w:t>
            </w:r>
          </w:p>
        </w:tc>
      </w:tr>
      <w:tr w:rsidR="00C96606" w:rsidRPr="00C96606" w14:paraId="313FEF1D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3DDA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C30B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64B93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E37D8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2.960.01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3375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2339</w:t>
            </w:r>
          </w:p>
        </w:tc>
      </w:tr>
      <w:tr w:rsidR="00C96606" w:rsidRPr="00C96606" w14:paraId="4F36BE23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4FCAE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E948D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5AA1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ABEB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239.231.499.99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28F0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8064</w:t>
            </w:r>
          </w:p>
        </w:tc>
      </w:tr>
      <w:tr w:rsidR="00C96606" w:rsidRPr="00C96606" w14:paraId="3CEA0208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92B7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4690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D8591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9BE40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76.602.30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454E7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916</w:t>
            </w:r>
          </w:p>
        </w:tc>
      </w:tr>
      <w:tr w:rsidR="00C96606" w:rsidRPr="00C96606" w14:paraId="3BC60C00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CD055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14E8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D8DFD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D2F07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777.073.000.00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1ECCC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3849</w:t>
            </w:r>
          </w:p>
        </w:tc>
      </w:tr>
      <w:tr w:rsidR="00C96606" w:rsidRPr="00C96606" w14:paraId="00EBCF42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73730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D0872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9FFB7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3E486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045.92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C8BE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8604</w:t>
            </w:r>
          </w:p>
        </w:tc>
      </w:tr>
      <w:tr w:rsidR="00C96606" w:rsidRPr="00C96606" w14:paraId="1D8ACD5D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ACD39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FF108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E7F85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EF353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040.363.13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9811B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352</w:t>
            </w:r>
          </w:p>
        </w:tc>
      </w:tr>
      <w:tr w:rsidR="00C96606" w:rsidRPr="00C96606" w14:paraId="755C409E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5397B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1594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785D6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64FFC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.447.528.704.26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704F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8768</w:t>
            </w:r>
          </w:p>
        </w:tc>
      </w:tr>
      <w:tr w:rsidR="00C96606" w:rsidRPr="00C96606" w14:paraId="7C4241C6" w14:textId="77777777" w:rsidTr="00C96606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7D6E6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C1CE1" w14:textId="77777777" w:rsidR="00C96606" w:rsidRPr="00C96606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CD028" w14:textId="77777777" w:rsidR="00C96606" w:rsidRPr="00C96606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A885E" w14:textId="77777777" w:rsidR="00C96606" w:rsidRPr="00C96606" w:rsidRDefault="00C96606" w:rsidP="003547A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96.010.534.463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E3EF5" w14:textId="77777777" w:rsidR="00C96606" w:rsidRPr="00C96606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966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9299</w:t>
            </w:r>
          </w:p>
        </w:tc>
      </w:tr>
    </w:tbl>
    <w:p w14:paraId="14E2440A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58F7E4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7</w:t>
      </w:r>
    </w:p>
    <w:p w14:paraId="3B2AD1E0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Leverage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74C2555D" w14:textId="77777777" w:rsid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E51CC91" w14:textId="77777777" w:rsidR="00C96606" w:rsidRPr="00C96606" w:rsidRDefault="00C96606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Para>
        <m:oMath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 xml:space="preserve">DAR= </m:t>
          </m:r>
          <m:f>
            <m:fPr>
              <m:ctrlPr>
                <w:rPr>
                  <w:rFonts w:ascii="Cambria Math" w:eastAsiaTheme="minorEastAsia" w:hAnsi="Cambria Math" w:cs="Times New Roman"/>
                  <w:b/>
                  <w:sz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eastAsiaTheme="minorEastAsia" w:hAnsi="Cambria Math" w:cs="Times New Roman"/>
                  <w:sz w:val="24"/>
                </w:rPr>
                <m:t>Total hutang</m:t>
              </m:r>
            </m:num>
            <m:den>
              <m:r>
                <m:rPr>
                  <m:sty m:val="b"/>
                </m:rPr>
                <w:rPr>
                  <w:rFonts w:ascii="Cambria Math" w:eastAsiaTheme="minorEastAsia" w:hAnsi="Cambria Math" w:cs="Times New Roman"/>
                  <w:sz w:val="24"/>
                </w:rPr>
                <m:t>Total asset</m:t>
              </m:r>
            </m:den>
          </m:f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 xml:space="preserve"> x 100%</m:t>
          </m:r>
        </m:oMath>
      </m:oMathPara>
    </w:p>
    <w:tbl>
      <w:tblPr>
        <w:tblW w:w="9215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568"/>
        <w:gridCol w:w="1134"/>
        <w:gridCol w:w="992"/>
        <w:gridCol w:w="2127"/>
        <w:gridCol w:w="2268"/>
        <w:gridCol w:w="1134"/>
        <w:gridCol w:w="992"/>
      </w:tblGrid>
      <w:tr w:rsidR="00C96606" w:rsidRPr="009D50CB" w14:paraId="6B8F4C06" w14:textId="77777777" w:rsidTr="002858EE">
        <w:trPr>
          <w:trHeight w:val="315"/>
          <w:tblHeader/>
        </w:trPr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1B33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504F8" w14:textId="77777777" w:rsidR="00C96606" w:rsidRPr="009D50CB" w:rsidRDefault="00C96606" w:rsidP="009D50C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TAHU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C7C9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KODE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42C7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TOTAL HUTAN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B481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TOTAL ASSET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A942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HASIL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222D6" w14:textId="77777777" w:rsidR="00C96606" w:rsidRPr="009D50CB" w:rsidRDefault="009D50CB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b/>
                <w:color w:val="000000"/>
                <w:szCs w:val="24"/>
              </w:rPr>
              <w:t>%</w:t>
            </w:r>
          </w:p>
        </w:tc>
      </w:tr>
      <w:tr w:rsidR="00C96606" w:rsidRPr="009D50CB" w14:paraId="7608F91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46BC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6A26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13AC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9041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567.160.08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FB73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.306.390.8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5457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61FA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73%</w:t>
            </w:r>
          </w:p>
        </w:tc>
      </w:tr>
      <w:tr w:rsidR="00C96606" w:rsidRPr="009D50CB" w14:paraId="25D2463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90D1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849D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52A5F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76F2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50.074.810.15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F1F0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97.892.996.22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71C4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5831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,28%</w:t>
            </w:r>
          </w:p>
        </w:tc>
      </w:tr>
      <w:tr w:rsidR="00C96606" w:rsidRPr="009D50CB" w14:paraId="5183446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CB5C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6483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C62C7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66A79" w14:textId="77777777" w:rsidR="00C96606" w:rsidRPr="009D50CB" w:rsidRDefault="009D50CB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C96606"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499.96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F794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647.75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D548A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11C9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,65%</w:t>
            </w:r>
          </w:p>
        </w:tc>
      </w:tr>
      <w:tr w:rsidR="00C96606" w:rsidRPr="009D50CB" w14:paraId="439B56C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49C1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58C7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B07E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AEBC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4.476.413.26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325D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2.185.012.26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FF4C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DAB2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80%</w:t>
            </w:r>
          </w:p>
        </w:tc>
      </w:tr>
      <w:tr w:rsidR="00C96606" w:rsidRPr="009D50CB" w14:paraId="1B38D66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DBE5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B7DC5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4E5ED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59C8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676.781.411.219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1A77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.965.118.708.78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1D58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93AF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89%</w:t>
            </w:r>
          </w:p>
        </w:tc>
      </w:tr>
      <w:tr w:rsidR="00C96606" w:rsidRPr="009D50CB" w14:paraId="7CF3CC2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6D74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CD9A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63A54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8628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566.97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805B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7.788.56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F49CA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EB93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43%</w:t>
            </w:r>
          </w:p>
        </w:tc>
      </w:tr>
      <w:tr w:rsidR="00C96606" w:rsidRPr="009D50CB" w14:paraId="71A7FB7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C642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B714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6933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A11E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578.65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C8BF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494.07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3BCB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C3EF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,11%</w:t>
            </w:r>
          </w:p>
        </w:tc>
      </w:tr>
      <w:tr w:rsidR="00C96606" w:rsidRPr="009D50CB" w14:paraId="13C07E3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7FD5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EFA7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AF3AF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3354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193.399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EA65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318.44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FA25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36B1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,37%</w:t>
            </w:r>
          </w:p>
        </w:tc>
      </w:tr>
      <w:tr w:rsidR="00C96606" w:rsidRPr="009D50CB" w14:paraId="5F598AA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6DF8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AAFF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E443F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CD55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064.408.44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23EA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538.079.503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98B6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6550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,28%</w:t>
            </w:r>
          </w:p>
        </w:tc>
      </w:tr>
      <w:tr w:rsidR="00C96606" w:rsidRPr="009D50CB" w14:paraId="67A6A0B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8BB4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461E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C20ED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7E77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8.419.594.70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758A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1.155.890.22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1074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0743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,01%</w:t>
            </w:r>
          </w:p>
        </w:tc>
      </w:tr>
      <w:tr w:rsidR="00C96606" w:rsidRPr="009D50CB" w14:paraId="4287554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084A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E5516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2F30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30D3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013.266.115.55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F82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282.845.632.92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4CFF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3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B4FF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39%</w:t>
            </w:r>
          </w:p>
        </w:tc>
      </w:tr>
      <w:tr w:rsidR="00C96606" w:rsidRPr="009D50CB" w14:paraId="50FFD63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0490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DA9F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F4E10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9F0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08.989.19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B492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86.777.21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30C5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CC93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,43%</w:t>
            </w:r>
          </w:p>
        </w:tc>
      </w:tr>
      <w:tr w:rsidR="00C96606" w:rsidRPr="009D50CB" w14:paraId="378284F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AAFC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692C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8BCB2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BED8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047.516.971.00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521D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284.901.587.126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063B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D397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,78%</w:t>
            </w:r>
          </w:p>
        </w:tc>
      </w:tr>
      <w:tr w:rsidR="00C96606" w:rsidRPr="009D50CB" w14:paraId="1CC2C13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3BF7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3FF0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AC8F7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C926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2.61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88D9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14.06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CF1CF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5859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04%</w:t>
            </w:r>
          </w:p>
        </w:tc>
      </w:tr>
      <w:tr w:rsidR="00C96606" w:rsidRPr="009D50CB" w14:paraId="7356A30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ACF7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4FCF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869C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E513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51.597.58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F13C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295.734.96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6DE3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78F7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,74%</w:t>
            </w:r>
          </w:p>
        </w:tc>
      </w:tr>
      <w:tr w:rsidR="00C96606" w:rsidRPr="009D50CB" w14:paraId="7212CA3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8966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0135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2C37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F51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744.966.289.46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5328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881.778.299.67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11CF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1367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,68%</w:t>
            </w:r>
          </w:p>
        </w:tc>
      </w:tr>
      <w:tr w:rsidR="00C96606" w:rsidRPr="009D50CB" w14:paraId="44E021E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59F0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224E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ECAED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B962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1.410.278.15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B340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91.362.697.956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7A15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2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4AA2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25%</w:t>
            </w:r>
          </w:p>
        </w:tc>
      </w:tr>
      <w:tr w:rsidR="00C96606" w:rsidRPr="009D50CB" w14:paraId="429C6B0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0D02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DC44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FB16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5C5E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2.061.488.55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6616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.194.907.73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3534F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FBB9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,95%</w:t>
            </w:r>
          </w:p>
        </w:tc>
      </w:tr>
      <w:tr w:rsidR="00C96606" w:rsidRPr="009D50CB" w14:paraId="4F0195B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3610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D65A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1FFBB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C5BA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70.984.702.67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53B1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22.051.446.956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97D6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CEFA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,71%</w:t>
            </w:r>
          </w:p>
        </w:tc>
      </w:tr>
      <w:tr w:rsidR="00C96606" w:rsidRPr="009D50CB" w14:paraId="145DB84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A012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ADCF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B67C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9807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721.416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2CF3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021.88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362D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3BC5A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,00%</w:t>
            </w:r>
          </w:p>
        </w:tc>
      </w:tr>
      <w:tr w:rsidR="00C96606" w:rsidRPr="009D50CB" w14:paraId="4197334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2CE0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6239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0B4F7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B68C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6.039.752.02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EAC3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18.141.387.90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1E71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A414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33%</w:t>
            </w:r>
          </w:p>
        </w:tc>
      </w:tr>
      <w:tr w:rsidR="00C96606" w:rsidRPr="009D50CB" w14:paraId="5C4087D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73FF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E261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8637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D035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059.395.120.91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6913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.751.992.944.30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D34E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2966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,36%</w:t>
            </w:r>
          </w:p>
        </w:tc>
      </w:tr>
      <w:tr w:rsidR="00C96606" w:rsidRPr="009D50CB" w14:paraId="5BDA5BF8" w14:textId="77777777" w:rsidTr="002858EE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92E0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8CA3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1A45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ACF6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627.48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3CA4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7.707.74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31B0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06EE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70%</w:t>
            </w:r>
          </w:p>
        </w:tc>
      </w:tr>
      <w:tr w:rsidR="00C96606" w:rsidRPr="009D50CB" w14:paraId="40207A2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715B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887B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B2B7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FE9C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325.84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80D7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424.50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9ABC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0D74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,77%</w:t>
            </w:r>
          </w:p>
        </w:tc>
      </w:tr>
      <w:tr w:rsidR="00C96606" w:rsidRPr="009D50CB" w14:paraId="1096ADF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B8B4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A08F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6C917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D5DA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703.02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DE77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863.20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4C0D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74D2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,16%</w:t>
            </w:r>
          </w:p>
        </w:tc>
      </w:tr>
      <w:tr w:rsidR="00C96606" w:rsidRPr="009D50CB" w14:paraId="25F5A56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D122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D72A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525E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BB43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088.977.112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E26C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571.270.20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391D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5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EB94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,50%</w:t>
            </w:r>
          </w:p>
        </w:tc>
      </w:tr>
      <w:tr w:rsidR="00C96606" w:rsidRPr="009D50CB" w14:paraId="4407641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7B33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236E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1A03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C963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3.915.14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C220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9.807.06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198F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7223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,03%</w:t>
            </w:r>
          </w:p>
        </w:tc>
      </w:tr>
      <w:tr w:rsidR="00C96606" w:rsidRPr="009D50CB" w14:paraId="3D06015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7288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ADE5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1AABF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018C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94.592.156.97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2AD3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372.130.750.77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C99B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1967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,93%</w:t>
            </w:r>
          </w:p>
        </w:tc>
      </w:tr>
      <w:tr w:rsidR="00C96606" w:rsidRPr="009D50CB" w14:paraId="4A4CF2A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D28B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0A9D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1368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08E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64.646.29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0454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79.246.858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FB4C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7F2D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,96%</w:t>
            </w:r>
          </w:p>
        </w:tc>
      </w:tr>
      <w:tr w:rsidR="00C96606" w:rsidRPr="009D50CB" w14:paraId="1326131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6FAB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D21D5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7E30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DB77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74.561.951.42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36ED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349.022.887.69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F696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B325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,00%</w:t>
            </w:r>
          </w:p>
        </w:tc>
      </w:tr>
      <w:tr w:rsidR="00C96606" w:rsidRPr="009D50CB" w14:paraId="73315E9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7F02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550A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4D963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46AF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9.39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7F11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23.79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A345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6ADA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68%</w:t>
            </w:r>
          </w:p>
        </w:tc>
      </w:tr>
      <w:tr w:rsidR="00C96606" w:rsidRPr="009D50CB" w14:paraId="5AEC43D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604F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A6B2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D79B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2D39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70.694.23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D3D7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338.919.728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B319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9DBA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68%</w:t>
            </w:r>
          </w:p>
        </w:tc>
      </w:tr>
      <w:tr w:rsidR="00C96606" w:rsidRPr="009D50CB" w14:paraId="2175410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2CB4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DEDB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452ED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E2DB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829.449.147.20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49E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.337.895.087.20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BF1E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BA2E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,06%</w:t>
            </w:r>
          </w:p>
        </w:tc>
      </w:tr>
      <w:tr w:rsidR="00C96606" w:rsidRPr="009D50CB" w14:paraId="2DF589E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D4DF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5BA9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3872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580D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5.323.258.479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DB55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05.445.049.45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2ABA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F6EA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11%</w:t>
            </w:r>
          </w:p>
        </w:tc>
      </w:tr>
      <w:tr w:rsidR="00C96606" w:rsidRPr="009D50CB" w14:paraId="088E4336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7954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7313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0190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3C63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2.690.063.97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7BCD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1.729.512.99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458E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4474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,99%</w:t>
            </w:r>
          </w:p>
        </w:tc>
      </w:tr>
      <w:tr w:rsidR="00C96606" w:rsidRPr="009D50CB" w14:paraId="13B5566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523B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9018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D234F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08A8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79.289.214.412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F4E8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06.288.449.53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5A4E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44AC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,02%</w:t>
            </w:r>
          </w:p>
        </w:tc>
      </w:tr>
      <w:tr w:rsidR="00C96606" w:rsidRPr="009D50CB" w14:paraId="3CFBFE3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FE03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A80E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7B68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B1BE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739.31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B101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121.458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516A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2C56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,51%</w:t>
            </w:r>
          </w:p>
        </w:tc>
      </w:tr>
      <w:tr w:rsidR="00C96606" w:rsidRPr="009D50CB" w14:paraId="5903E71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4A99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A303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87037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5DDB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.487.055.09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6EF4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17.310.718.77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622B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E17C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24%</w:t>
            </w:r>
          </w:p>
        </w:tc>
      </w:tr>
      <w:tr w:rsidR="00C96606" w:rsidRPr="009D50CB" w14:paraId="0E5D2A1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5527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99BC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95D5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E697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930.049.292.23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096C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.513.044.288.72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5320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BFE7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19%</w:t>
            </w:r>
          </w:p>
        </w:tc>
      </w:tr>
      <w:tr w:rsidR="00C96606" w:rsidRPr="009D50CB" w14:paraId="663EB44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483B5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D77F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F3370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5363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168.42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CBBD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7.344.67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FBA6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E758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0%</w:t>
            </w:r>
          </w:p>
        </w:tc>
      </w:tr>
      <w:tr w:rsidR="00C96606" w:rsidRPr="009D50CB" w14:paraId="4F73A60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6B62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7A08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6667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67E2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41.26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2BFF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076.60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3A3F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957A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,11%</w:t>
            </w:r>
          </w:p>
        </w:tc>
      </w:tr>
      <w:tr w:rsidR="00C96606" w:rsidRPr="009D50CB" w14:paraId="2921251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58C5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60D7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EA37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19F8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281.18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32BE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524.30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83FF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4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ADB0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,40%</w:t>
            </w:r>
          </w:p>
        </w:tc>
      </w:tr>
      <w:tr w:rsidR="00C96606" w:rsidRPr="009D50CB" w14:paraId="65DF8C7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78CE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5A60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F3D3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C960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329.286.95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3D6E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737.175.56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8C98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6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7A63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60%</w:t>
            </w:r>
          </w:p>
        </w:tc>
      </w:tr>
      <w:tr w:rsidR="00C96606" w:rsidRPr="009D50CB" w14:paraId="1BFEC15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C122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093F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86C7B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65BC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0.571.67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B20B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8.006.24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2839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E13E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,01%</w:t>
            </w:r>
          </w:p>
        </w:tc>
      </w:tr>
      <w:tr w:rsidR="00C96606" w:rsidRPr="009D50CB" w14:paraId="55FA3A3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DFF5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8854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EF03B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2DAA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84.672.948.57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C177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316.065.006.133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DB47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0C03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,88%</w:t>
            </w:r>
          </w:p>
        </w:tc>
      </w:tr>
      <w:tr w:rsidR="00C96606" w:rsidRPr="009D50CB" w14:paraId="0A90747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954E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C2AB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EA870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085E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18.959.49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D2DF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06.846.89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8D75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9D51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,17%</w:t>
            </w:r>
          </w:p>
        </w:tc>
      </w:tr>
      <w:tr w:rsidR="00C96606" w:rsidRPr="009D50CB" w14:paraId="5ED85BE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12AB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153E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C841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3F83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956.491.953.49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52C1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223.302.387.77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A5D3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679B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,33%</w:t>
            </w:r>
          </w:p>
        </w:tc>
      </w:tr>
      <w:tr w:rsidR="00C96606" w:rsidRPr="009D50CB" w14:paraId="16A07CA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AF235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AAFB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334B3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9AC9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3.70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F68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73.68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51C9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6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6D4D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60%</w:t>
            </w:r>
          </w:p>
        </w:tc>
      </w:tr>
      <w:tr w:rsidR="00C96606" w:rsidRPr="009D50CB" w14:paraId="40A19FA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BA56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649B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7131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49EA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92.491.79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6DD6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421.301.07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7D05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08E5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4%</w:t>
            </w:r>
          </w:p>
        </w:tc>
      </w:tr>
      <w:tr w:rsidR="00C96606" w:rsidRPr="009D50CB" w14:paraId="61C42D7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6DA2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B059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3723D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260F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118.444.300.47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E65D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509.017.299.59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5532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D08A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15%</w:t>
            </w:r>
          </w:p>
        </w:tc>
      </w:tr>
      <w:tr w:rsidR="00C96606" w:rsidRPr="009D50CB" w14:paraId="416DE9E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1782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BAAB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1F970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B234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5.990.820.67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5B36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44.865.800.67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0A1B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8591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8%</w:t>
            </w:r>
          </w:p>
        </w:tc>
      </w:tr>
      <w:tr w:rsidR="00C96606" w:rsidRPr="009D50CB" w14:paraId="4AA85E1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3C92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9469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5219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73E1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.079.056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662E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2.916.15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C401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43B0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,70%</w:t>
            </w:r>
          </w:p>
        </w:tc>
      </w:tr>
      <w:tr w:rsidR="00C96606" w:rsidRPr="009D50CB" w14:paraId="4226CA1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F8D0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2F1A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C9963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5340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70.462.276.916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9817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77.129.726.928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9011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C564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,62%</w:t>
            </w:r>
          </w:p>
        </w:tc>
      </w:tr>
      <w:tr w:rsidR="00C96606" w:rsidRPr="009D50CB" w14:paraId="6E12B45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3CE9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84DF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3ECE7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40A2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581.674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712E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164.59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DD8DF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5EDD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,12%</w:t>
            </w:r>
          </w:p>
        </w:tc>
      </w:tr>
      <w:tr w:rsidR="00C96606" w:rsidRPr="009D50CB" w14:paraId="4EA0CE8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E2A6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D8A5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1B634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7A72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4.285.716.41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4813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62.242.571.40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D48E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3D6B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99%</w:t>
            </w:r>
          </w:p>
        </w:tc>
      </w:tr>
      <w:tr w:rsidR="00C96606" w:rsidRPr="009D50CB" w14:paraId="2899AD7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FAC65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55DA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5D982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618F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209.35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93D5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3.302.22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2D22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4E7B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,71%</w:t>
            </w:r>
          </w:p>
        </w:tc>
      </w:tr>
      <w:tr w:rsidR="00C96606" w:rsidRPr="009D50CB" w14:paraId="25771CD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FCC1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4D0B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6DD5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5E73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515.15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3DA9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6.136.11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5696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9AE7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10%</w:t>
            </w:r>
          </w:p>
        </w:tc>
      </w:tr>
      <w:tr w:rsidR="00C96606" w:rsidRPr="009D50CB" w14:paraId="08384DD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954F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E87A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7541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2775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310.209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9DF4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097.32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8C03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250F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,64%</w:t>
            </w:r>
          </w:p>
        </w:tc>
      </w:tr>
      <w:tr w:rsidR="00C96606" w:rsidRPr="009D50CB" w14:paraId="3BEE305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E5F6F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00B1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3B6B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F303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523.65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99E9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226.01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62DA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F98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53%</w:t>
            </w:r>
          </w:p>
        </w:tc>
      </w:tr>
      <w:tr w:rsidR="00C96606" w:rsidRPr="009D50CB" w14:paraId="6599E50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16F5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85DF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A1AB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F784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351.501.09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5420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817.745.61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26D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4E7B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42%</w:t>
            </w:r>
          </w:p>
        </w:tc>
      </w:tr>
      <w:tr w:rsidR="00C96606" w:rsidRPr="009D50CB" w14:paraId="1FB92AC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4AC1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BBB9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753C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6230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4.940.122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9C72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6.504.24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5C0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6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8E36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,67%</w:t>
            </w:r>
          </w:p>
        </w:tc>
      </w:tr>
      <w:tr w:rsidR="00C96606" w:rsidRPr="009D50CB" w14:paraId="6C6CB25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BFDC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26B3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80D3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0214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30.679.950.30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A0F1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46.153.295.14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0CA5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ED98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,89%</w:t>
            </w:r>
          </w:p>
        </w:tc>
      </w:tr>
      <w:tr w:rsidR="00C96606" w:rsidRPr="009D50CB" w14:paraId="669B80E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19AD4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D82E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44B4A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9082A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51.955.48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AE22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60.162.908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333D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9472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29%</w:t>
            </w:r>
          </w:p>
        </w:tc>
      </w:tr>
      <w:tr w:rsidR="00C96606" w:rsidRPr="009D50CB" w14:paraId="1645031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D00A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FAFC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68743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FCA6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66.143.898.39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428E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628.831.951.93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135A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503F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,80%</w:t>
            </w:r>
          </w:p>
        </w:tc>
      </w:tr>
      <w:tr w:rsidR="00C96606" w:rsidRPr="009D50CB" w14:paraId="0903030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3D78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037E6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D551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6017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0.106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1F45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85.40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862F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A372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3%</w:t>
            </w:r>
          </w:p>
        </w:tc>
      </w:tr>
      <w:tr w:rsidR="00C96606" w:rsidRPr="009D50CB" w14:paraId="4A112F5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7E30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C97C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83F4F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1772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24.108.15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477D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801.186.958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581A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C309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1%</w:t>
            </w:r>
          </w:p>
        </w:tc>
      </w:tr>
      <w:tr w:rsidR="00C96606" w:rsidRPr="009D50CB" w14:paraId="7789A0F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189E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3207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1DAD0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4260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480.299.148.68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35A1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928.183.492.92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4214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CD95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,38%</w:t>
            </w:r>
          </w:p>
        </w:tc>
      </w:tr>
      <w:tr w:rsidR="00C96606" w:rsidRPr="009D50CB" w14:paraId="52AB670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0E17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6AC36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95195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BA34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31.138.919.06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3FF6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10.698.600.20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A3B8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AA8D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68%</w:t>
            </w:r>
          </w:p>
        </w:tc>
      </w:tr>
      <w:tr w:rsidR="00C96606" w:rsidRPr="009D50CB" w14:paraId="0F4A843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BDF6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6D2F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8A91E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CDE1B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.925.21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1957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3.637.27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FC02F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CAFA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51%</w:t>
            </w:r>
          </w:p>
        </w:tc>
      </w:tr>
      <w:tr w:rsidR="00C96606" w:rsidRPr="009D50CB" w14:paraId="251B031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DF0F7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2112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96581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7D94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73.881.732.90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6993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555.132.539.18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F829A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248A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,19%</w:t>
            </w:r>
          </w:p>
        </w:tc>
      </w:tr>
      <w:tr w:rsidR="00C96606" w:rsidRPr="009D50CB" w14:paraId="6499A11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1848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5473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9061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B20F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346.015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C1BDD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041.98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5C46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D6CF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,04%</w:t>
            </w:r>
          </w:p>
        </w:tc>
      </w:tr>
      <w:tr w:rsidR="00C96606" w:rsidRPr="009D50CB" w14:paraId="1EA2D11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597BD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B2A3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E6F71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6337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5.717.897.52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242C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05.675.831.614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81274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896E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6%</w:t>
            </w:r>
          </w:p>
        </w:tc>
      </w:tr>
      <w:tr w:rsidR="00C96606" w:rsidRPr="009D50CB" w14:paraId="5C7C450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B8A9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1722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599E3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D713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866.388.000.00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CCCA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.877.846.000.00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3162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6A673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,08%</w:t>
            </w:r>
          </w:p>
        </w:tc>
      </w:tr>
      <w:tr w:rsidR="00C96606" w:rsidRPr="009D50CB" w14:paraId="7C327D46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1AAD6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3A68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8CAF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EF62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139.26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59473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5.706.16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CE3A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682BD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88%</w:t>
            </w:r>
          </w:p>
        </w:tc>
      </w:tr>
      <w:tr w:rsidR="00C96606" w:rsidRPr="009D50CB" w14:paraId="24754C8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CE6D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1464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2397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4114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261.396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8AD3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405.93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9BC39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694C0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04%</w:t>
            </w:r>
          </w:p>
        </w:tc>
      </w:tr>
      <w:tr w:rsidR="00C96606" w:rsidRPr="009D50CB" w14:paraId="03ECA4D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5115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7D31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AA718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9405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107.428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58CB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094.13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3224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74F5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,99%</w:t>
            </w:r>
          </w:p>
        </w:tc>
      </w:tr>
      <w:tr w:rsidR="00C96606" w:rsidRPr="009D50CB" w14:paraId="440B05D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D725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8A5C8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CE79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E328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124.332.19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60DC2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211.248.525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AB0B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9D27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76%</w:t>
            </w:r>
          </w:p>
        </w:tc>
      </w:tr>
      <w:tr w:rsidR="00C96606" w:rsidRPr="009D50CB" w14:paraId="777817E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C5D0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8BCEB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436D9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8F481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3.270.652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8D240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2.960.012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6D5D7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664D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10%</w:t>
            </w:r>
          </w:p>
        </w:tc>
      </w:tr>
      <w:tr w:rsidR="00C96606" w:rsidRPr="009D50CB" w14:paraId="0E34BB9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9B37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5A449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C3AC4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75E8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092.943.225.203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2150C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239.231.499.99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E231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4BF88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,74%</w:t>
            </w:r>
          </w:p>
        </w:tc>
      </w:tr>
      <w:tr w:rsidR="00C96606" w:rsidRPr="009D50CB" w14:paraId="35CE52C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E75DE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C747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D5A51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EA1C7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18.259.872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12CA8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76.602.30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AE8F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7636E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90%</w:t>
            </w:r>
          </w:p>
        </w:tc>
      </w:tr>
      <w:tr w:rsidR="00C96606" w:rsidRPr="009D50CB" w14:paraId="29C55EF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B1BC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4A16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F3D4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CA9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928.515.000.00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A834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777.073.000.000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C327C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98F26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,69%</w:t>
            </w:r>
          </w:p>
        </w:tc>
      </w:tr>
      <w:tr w:rsidR="00C96606" w:rsidRPr="009D50CB" w14:paraId="1D98C51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8685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6D5A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0170E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13965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5.71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3B23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045.929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85EE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E11A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11%</w:t>
            </w:r>
          </w:p>
        </w:tc>
      </w:tr>
      <w:tr w:rsidR="00C96606" w:rsidRPr="009D50CB" w14:paraId="40FA7D4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D8921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269F0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709CE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01A1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94.336.031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516A9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040.363.137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2F70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AE89B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55%</w:t>
            </w:r>
          </w:p>
        </w:tc>
      </w:tr>
      <w:tr w:rsidR="00C96606" w:rsidRPr="009D50CB" w14:paraId="07E937E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47663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EA842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99BDC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CFD06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809.708.177.850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38834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.447.528.704.261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EF22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EC6B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,49%</w:t>
            </w:r>
          </w:p>
        </w:tc>
      </w:tr>
      <w:tr w:rsidR="00C96606" w:rsidRPr="009D50CB" w14:paraId="72B718F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1D32A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EA19C" w14:textId="77777777" w:rsidR="00C96606" w:rsidRPr="009D50CB" w:rsidRDefault="00C96606" w:rsidP="00C966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AD616" w14:textId="77777777" w:rsidR="00C96606" w:rsidRPr="009D50CB" w:rsidRDefault="00C96606" w:rsidP="00C966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3B97E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9.040.070.257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01D1F" w14:textId="77777777" w:rsidR="00C96606" w:rsidRPr="009D50CB" w:rsidRDefault="00C96606" w:rsidP="009D50C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96.010.534.463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9FBF5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3F411" w14:textId="77777777" w:rsidR="00C96606" w:rsidRPr="009D50CB" w:rsidRDefault="00C96606" w:rsidP="00C9660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D50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94%</w:t>
            </w:r>
          </w:p>
        </w:tc>
      </w:tr>
    </w:tbl>
    <w:p w14:paraId="7546F342" w14:textId="77777777" w:rsidR="009D50CB" w:rsidRDefault="009D50CB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DEF184C" w14:textId="77777777" w:rsidR="00C96606" w:rsidRDefault="009D50CB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8</w:t>
      </w:r>
    </w:p>
    <w:p w14:paraId="1883F60D" w14:textId="77777777" w:rsidR="009D50CB" w:rsidRDefault="009D50CB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19830D6B" w14:textId="77777777" w:rsidR="009D50CB" w:rsidRDefault="009D50CB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3A67A4B" w14:textId="77777777" w:rsidR="009D50CB" w:rsidRPr="009D50CB" w:rsidRDefault="009D50CB" w:rsidP="00184BE2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Para>
        <m:oMath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 xml:space="preserve">CR= </m:t>
          </m:r>
          <m:f>
            <m:fPr>
              <m:ctrlPr>
                <w:rPr>
                  <w:rFonts w:ascii="Cambria Math" w:eastAsiaTheme="minorEastAsia" w:hAnsi="Cambria Math" w:cs="Times New Roman"/>
                  <w:b/>
                  <w:sz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eastAsiaTheme="minorEastAsia" w:hAnsi="Cambria Math" w:cs="Times New Roman"/>
                  <w:sz w:val="24"/>
                </w:rPr>
                <m:t>Asset lancar</m:t>
              </m:r>
            </m:num>
            <m:den>
              <m:r>
                <m:rPr>
                  <m:sty m:val="b"/>
                </m:rPr>
                <w:rPr>
                  <w:rFonts w:ascii="Cambria Math" w:eastAsiaTheme="minorEastAsia" w:hAnsi="Cambria Math" w:cs="Times New Roman"/>
                  <w:sz w:val="24"/>
                </w:rPr>
                <m:t>Kewajiban lancar</m:t>
              </m:r>
            </m:den>
          </m:f>
          <m:r>
            <m:rPr>
              <m:sty m:val="bi"/>
            </m:rPr>
            <w:rPr>
              <w:rFonts w:ascii="Cambria Math" w:eastAsiaTheme="minorEastAsia" w:hAnsi="Cambria Math" w:cs="Times New Roman"/>
              <w:sz w:val="24"/>
            </w:rPr>
            <m:t xml:space="preserve"> x 100%</m:t>
          </m:r>
        </m:oMath>
      </m:oMathPara>
    </w:p>
    <w:tbl>
      <w:tblPr>
        <w:tblW w:w="9073" w:type="dxa"/>
        <w:tblInd w:w="-176" w:type="dxa"/>
        <w:tblLayout w:type="fixed"/>
        <w:tblLook w:val="04A0" w:firstRow="1" w:lastRow="0" w:firstColumn="1" w:lastColumn="0" w:noHBand="0" w:noVBand="1"/>
      </w:tblPr>
      <w:tblGrid>
        <w:gridCol w:w="568"/>
        <w:gridCol w:w="850"/>
        <w:gridCol w:w="993"/>
        <w:gridCol w:w="2126"/>
        <w:gridCol w:w="2037"/>
        <w:gridCol w:w="1223"/>
        <w:gridCol w:w="1276"/>
      </w:tblGrid>
      <w:tr w:rsidR="00A32137" w:rsidRPr="00A32137" w14:paraId="57A1E80D" w14:textId="77777777" w:rsidTr="002858EE">
        <w:trPr>
          <w:trHeight w:val="315"/>
          <w:tblHeader/>
        </w:trPr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E607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N0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7B18A" w14:textId="77777777" w:rsidR="009D50CB" w:rsidRPr="00A32137" w:rsidRDefault="00A32137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proofErr w:type="spellStart"/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Tahun</w:t>
            </w:r>
            <w:proofErr w:type="spellEnd"/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BBB9" w14:textId="77777777" w:rsidR="009D50CB" w:rsidRPr="00A32137" w:rsidRDefault="00A32137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Kod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871B6" w14:textId="77777777" w:rsidR="009D50CB" w:rsidRPr="00A32137" w:rsidRDefault="00A32137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 xml:space="preserve">Aset </w:t>
            </w:r>
            <w:proofErr w:type="spellStart"/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Lancar</w:t>
            </w:r>
            <w:proofErr w:type="spellEnd"/>
          </w:p>
        </w:tc>
        <w:tc>
          <w:tcPr>
            <w:tcW w:w="20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F343A" w14:textId="77777777" w:rsidR="009D50CB" w:rsidRPr="00A32137" w:rsidRDefault="00A32137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proofErr w:type="spellStart"/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Kewajiban</w:t>
            </w:r>
            <w:proofErr w:type="spellEnd"/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 xml:space="preserve"> </w:t>
            </w:r>
            <w:proofErr w:type="spellStart"/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Lancar</w:t>
            </w:r>
            <w:proofErr w:type="spellEnd"/>
          </w:p>
        </w:tc>
        <w:tc>
          <w:tcPr>
            <w:tcW w:w="12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35822" w14:textId="77777777" w:rsidR="009D50CB" w:rsidRPr="00A32137" w:rsidRDefault="00A32137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Hasil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8D9A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b/>
                <w:bCs/>
                <w:color w:val="000000"/>
                <w:szCs w:val="24"/>
              </w:rPr>
              <w:t>%</w:t>
            </w:r>
          </w:p>
        </w:tc>
      </w:tr>
      <w:tr w:rsidR="00A32137" w:rsidRPr="00A32137" w14:paraId="0217847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0308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1D9C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B4B3B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DDE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498.442.63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B3EC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511.744.144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48AA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4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6DB4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,19%</w:t>
            </w:r>
          </w:p>
        </w:tc>
      </w:tr>
      <w:tr w:rsidR="00A32137" w:rsidRPr="00A32137" w14:paraId="35B2499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0C5B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E793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15F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E7C4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48.523.549.65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282E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32.509.461.53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4292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49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BFCE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,96%</w:t>
            </w:r>
          </w:p>
        </w:tc>
      </w:tr>
      <w:tr w:rsidR="00A32137" w:rsidRPr="00A32137" w14:paraId="64D16D0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E029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73C4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0DB5F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C81F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585.94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37C6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297.84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8962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2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4E6A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,20%</w:t>
            </w:r>
          </w:p>
        </w:tc>
      </w:tr>
      <w:tr w:rsidR="00A32137" w:rsidRPr="00A32137" w14:paraId="297EB3E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FC57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8052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9B015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5017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92.296.998.181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5813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4.857.084.13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B700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73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4996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3,61%</w:t>
            </w:r>
          </w:p>
        </w:tc>
      </w:tr>
      <w:tr w:rsidR="00A32137" w:rsidRPr="00A32137" w14:paraId="762C4D3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78B1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FCEB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A28E8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031B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530.218.883.67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0D0E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010.538.868.18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A7B4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7C1A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,26%</w:t>
            </w:r>
          </w:p>
        </w:tc>
      </w:tr>
      <w:tr w:rsidR="00A32137" w:rsidRPr="00A32137" w14:paraId="23A6790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A8634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B494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771E8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9727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.315.79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977B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925.64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215D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3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DF1E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3,73%</w:t>
            </w:r>
          </w:p>
        </w:tc>
      </w:tr>
      <w:tr w:rsidR="00A32137" w:rsidRPr="00A32137" w14:paraId="461A98A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E8F6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1798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F1E15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1EBC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640.72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E736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579.38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E0EE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1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EC7F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,15%</w:t>
            </w:r>
          </w:p>
        </w:tc>
      </w:tr>
      <w:tr w:rsidR="00A32137" w:rsidRPr="00A32137" w14:paraId="3E5A59C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F793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AFDF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CC5CB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CBBE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842.64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1B83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987.48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4859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5145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,15%</w:t>
            </w:r>
          </w:p>
        </w:tc>
      </w:tr>
      <w:tr w:rsidR="00A32137" w:rsidRPr="00A32137" w14:paraId="037FCFC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3BB4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385C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002F9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F090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58.329.86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989F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36.408.21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F76D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3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EFE5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,44%</w:t>
            </w:r>
          </w:p>
        </w:tc>
      </w:tr>
      <w:tr w:rsidR="00A32137" w:rsidRPr="00A32137" w14:paraId="10E0891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206E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F224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2181E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3FE1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6.007.685.627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7348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202.837.59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73B7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5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234C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,15%</w:t>
            </w:r>
          </w:p>
        </w:tc>
      </w:tr>
      <w:tr w:rsidR="00A32137" w:rsidRPr="00A32137" w14:paraId="23EDFBF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92C47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4543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0AE1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23FA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87.986.684.14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FD69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36.077.148.88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7FCD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6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B1DA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6,14%</w:t>
            </w:r>
          </w:p>
        </w:tc>
      </w:tr>
      <w:tr w:rsidR="00A32137" w:rsidRPr="00A32137" w14:paraId="5100B60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9151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A063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C578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7763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48.247.26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F0C7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82.749.22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D63E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5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E83B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,28%</w:t>
            </w:r>
          </w:p>
        </w:tc>
      </w:tr>
      <w:tr w:rsidR="00A32137" w:rsidRPr="00A32137" w14:paraId="5AA8245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36E74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1180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4A89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4FBC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494.150.559.01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BE75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14.074.889.81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703F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7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F20C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,70%</w:t>
            </w:r>
          </w:p>
        </w:tc>
      </w:tr>
      <w:tr w:rsidR="00A32137" w:rsidRPr="00A32137" w14:paraId="7050AEE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6049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B653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767D1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69F8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82.37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2FFB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0.24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A05F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17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3F52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1,70%</w:t>
            </w:r>
          </w:p>
        </w:tc>
      </w:tr>
      <w:tr w:rsidR="00A32137" w:rsidRPr="00A32137" w14:paraId="139AB99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20C8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6D38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DEF5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465E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689.893.41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721B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08.309.17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4D77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85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C0C9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8,58%</w:t>
            </w:r>
          </w:p>
        </w:tc>
      </w:tr>
      <w:tr w:rsidR="00A32137" w:rsidRPr="00A32137" w14:paraId="55516DA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EC86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BA6A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5698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F1CF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870.714.397.037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7FCC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248.086.459.534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993E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8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C839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,86%</w:t>
            </w:r>
          </w:p>
        </w:tc>
      </w:tr>
      <w:tr w:rsidR="00A32137" w:rsidRPr="00A32137" w14:paraId="77187F4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7ACA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7637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00CE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AA0C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91.492.982.97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6BD0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3.071.077.02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D602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3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E5FA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3,61%</w:t>
            </w:r>
          </w:p>
        </w:tc>
      </w:tr>
      <w:tr w:rsidR="00A32137" w:rsidRPr="00A32137" w14:paraId="1B2D980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8B41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0DD3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2AC0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E191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665.239.26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5D9D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293.238.39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27CA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48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3BB1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,81%</w:t>
            </w:r>
          </w:p>
        </w:tc>
      </w:tr>
      <w:tr w:rsidR="00A32137" w:rsidRPr="00A32137" w14:paraId="420E35C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E3E9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46FA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C9ECE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51AC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13.595.870.057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12B3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3.509.001.93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4D96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9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4B26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,51%</w:t>
            </w:r>
          </w:p>
        </w:tc>
      </w:tr>
      <w:tr w:rsidR="00A32137" w:rsidRPr="00A32137" w14:paraId="488F019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0D01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C6EF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A5E7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A9F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696.01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F55C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938.71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B457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464E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,48%</w:t>
            </w:r>
          </w:p>
        </w:tc>
      </w:tr>
      <w:tr w:rsidR="00A32137" w:rsidRPr="00A32137" w14:paraId="75C9BEE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D401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FC53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C8353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6EC8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85.274.219.72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CEE0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.536.205.99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46D7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70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84FC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0,45%</w:t>
            </w:r>
          </w:p>
        </w:tc>
      </w:tr>
      <w:tr w:rsidR="00A32137" w:rsidRPr="00A32137" w14:paraId="3DD5CAA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D07B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EF8D7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D0A66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4D10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641.761.193.93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401F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752.020.296.34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D17D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826D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,41%</w:t>
            </w:r>
          </w:p>
        </w:tc>
      </w:tr>
      <w:tr w:rsidR="00A32137" w:rsidRPr="00A32137" w14:paraId="113D99D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B973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52E8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72CE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1E89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8.829.49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5BB4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873.487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F8B3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6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D45D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6,11%</w:t>
            </w:r>
          </w:p>
        </w:tc>
      </w:tr>
      <w:tr w:rsidR="00A32137" w:rsidRPr="00A32137" w14:paraId="49E2C60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4425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2175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2C2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469D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547.28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E43D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542.90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E436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DE47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9,50%</w:t>
            </w:r>
          </w:p>
        </w:tc>
      </w:tr>
      <w:tr w:rsidR="00A32137" w:rsidRPr="00A32137" w14:paraId="57C2E20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4E79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58A4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5F03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DAA4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508.08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A2B0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971.594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17F1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55D2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,40%</w:t>
            </w:r>
          </w:p>
        </w:tc>
      </w:tr>
      <w:tr w:rsidR="00A32137" w:rsidRPr="00A32137" w14:paraId="3FC221B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5157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5F6B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67496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3A1D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071.983.297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49EF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68.526.33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3CFE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8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BF77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8,80%</w:t>
            </w:r>
          </w:p>
        </w:tc>
      </w:tr>
      <w:tr w:rsidR="00A32137" w:rsidRPr="00A32137" w14:paraId="6B09775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4693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5F10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3EF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722E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6.658.531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1D33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.240.25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1289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0195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,10%</w:t>
            </w:r>
          </w:p>
        </w:tc>
      </w:tr>
      <w:tr w:rsidR="00A32137" w:rsidRPr="00A32137" w14:paraId="34ACB18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5640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A7B2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3DD5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E24D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16.211.954.071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86A0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65.569.011.34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9710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2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2009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,00%</w:t>
            </w:r>
          </w:p>
        </w:tc>
      </w:tr>
      <w:tr w:rsidR="00A32137" w:rsidRPr="00A32137" w14:paraId="1E36EF4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2CB9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8B034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C80A6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03E4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37.425.36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1880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17.673.71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B44E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6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F817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6,89%</w:t>
            </w:r>
          </w:p>
        </w:tc>
      </w:tr>
      <w:tr w:rsidR="00A32137" w:rsidRPr="00A32137" w14:paraId="553E881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634F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B784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0D46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1C3F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394.497.849.78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6E1C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00.374.327.08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1228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58F1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,24%</w:t>
            </w:r>
          </w:p>
        </w:tc>
      </w:tr>
      <w:tr w:rsidR="00A32137" w:rsidRPr="00A32137" w14:paraId="57A3D8F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6EEE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8285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0D80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BEAB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96.90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76EF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2.10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85AA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5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9EA7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5,08%</w:t>
            </w:r>
          </w:p>
        </w:tc>
      </w:tr>
      <w:tr w:rsidR="00A32137" w:rsidRPr="00A32137" w14:paraId="48BA7FC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7C63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AF15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9382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CD83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550.097.99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F5C7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94.735.13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C358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0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F2BA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,64%</w:t>
            </w:r>
          </w:p>
        </w:tc>
      </w:tr>
      <w:tr w:rsidR="00A32137" w:rsidRPr="00A32137" w14:paraId="7A931C3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5EF6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D4B8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689F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7134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168.912.545.83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C83F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195.054.960.77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01C9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474D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,72%</w:t>
            </w:r>
          </w:p>
        </w:tc>
      </w:tr>
      <w:tr w:rsidR="00A32137" w:rsidRPr="00A32137" w14:paraId="6EE9E5C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F62F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3B17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BC3B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0718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03.255.907.23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0931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6.103.890.63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8095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2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C021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2,28%</w:t>
            </w:r>
          </w:p>
        </w:tc>
      </w:tr>
      <w:tr w:rsidR="00A32137" w:rsidRPr="00A32137" w14:paraId="02C204D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0FBE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D9E04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4075F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BB48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.150.514.43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9AA5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553.261.30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8726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1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A502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,15%</w:t>
            </w:r>
          </w:p>
        </w:tc>
      </w:tr>
      <w:tr w:rsidR="00A32137" w:rsidRPr="00A32137" w14:paraId="57AC148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0A51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B30C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B8B6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FB5F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73.371.912.47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4FD3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97.735.678.70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2955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9436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,20%</w:t>
            </w:r>
          </w:p>
        </w:tc>
      </w:tr>
      <w:tr w:rsidR="00A32137" w:rsidRPr="00A32137" w14:paraId="10BBA71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D0CE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6110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727A8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93F2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629.89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7D2C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615.06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E8E9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1E0D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,92%</w:t>
            </w:r>
          </w:p>
        </w:tc>
      </w:tr>
      <w:tr w:rsidR="00A32137" w:rsidRPr="00A32137" w14:paraId="6692F49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526E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1F25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BA516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92BE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84.653.012.53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58DC9" w14:textId="77777777" w:rsidR="009D50CB" w:rsidRPr="00A32137" w:rsidRDefault="009D50CB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85.861.22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D4EA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,44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E64EE" w14:textId="77777777" w:rsidR="009D50CB" w:rsidRPr="00A32137" w:rsidRDefault="002858EE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,44</w:t>
            </w:r>
            <w:r w:rsidR="009D50CB"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</w:tr>
      <w:tr w:rsidR="00A32137" w:rsidRPr="00A32137" w14:paraId="6317C32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F62C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C94F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D09C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BE23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64.166.622.52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14AA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415.011.967.99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A45E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9A40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,94%</w:t>
            </w:r>
          </w:p>
        </w:tc>
      </w:tr>
      <w:tr w:rsidR="00A32137" w:rsidRPr="00A32137" w14:paraId="03E4F9D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71BD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4E5E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55325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3860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.299.30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AE29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215.95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2847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1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1382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1,73%</w:t>
            </w:r>
          </w:p>
        </w:tc>
      </w:tr>
      <w:tr w:rsidR="00A32137" w:rsidRPr="00A32137" w14:paraId="161064D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2026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3EE7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FD6B3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C537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113.61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BC0A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62.32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B4D4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102A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,99%</w:t>
            </w:r>
          </w:p>
        </w:tc>
      </w:tr>
      <w:tr w:rsidR="00A32137" w:rsidRPr="00A32137" w14:paraId="6132465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861B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9A7B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4B39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B391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38.02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B1EB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89.93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75FF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9C47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,63%</w:t>
            </w:r>
          </w:p>
        </w:tc>
      </w:tr>
      <w:tr w:rsidR="00A32137" w:rsidRPr="00A32137" w14:paraId="06C1C19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089C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1CCB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852C5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BF67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130.925.97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AA46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50.138.63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191E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3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640D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,03%</w:t>
            </w:r>
          </w:p>
        </w:tc>
      </w:tr>
      <w:tr w:rsidR="00A32137" w:rsidRPr="00A32137" w14:paraId="0B4678F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B5BC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D7A9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42E98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C6B3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5.564.60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9E95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.506.16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93F3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BED9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,27%</w:t>
            </w:r>
          </w:p>
        </w:tc>
      </w:tr>
      <w:tr w:rsidR="00A32137" w:rsidRPr="00A32137" w14:paraId="6DA7CB6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B38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542A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B55B1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32A4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45.476.167.99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A1B3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72.561.061.93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21D9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3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4F35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,25%</w:t>
            </w:r>
          </w:p>
        </w:tc>
      </w:tr>
      <w:tr w:rsidR="00A32137" w:rsidRPr="00A32137" w14:paraId="2246EEC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44D1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D8D2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D9E76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4E7A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79.393.96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8339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66.837.33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FB84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7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CDA1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,13%</w:t>
            </w:r>
          </w:p>
        </w:tc>
      </w:tr>
      <w:tr w:rsidR="00A32137" w:rsidRPr="00A32137" w14:paraId="67F7862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34D7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EB94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6885E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A8B7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337.085.097.94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51DE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163.590.483.94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8562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9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DAA9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,91%</w:t>
            </w:r>
          </w:p>
        </w:tc>
      </w:tr>
      <w:tr w:rsidR="00A32137" w:rsidRPr="00A32137" w14:paraId="2E96156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271B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05FE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B06A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A9B7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2.65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096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.75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1FCC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28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B2CE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8,27%</w:t>
            </w:r>
          </w:p>
        </w:tc>
      </w:tr>
      <w:tr w:rsidR="00A32137" w:rsidRPr="00A32137" w14:paraId="17E91DF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ADF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EE5D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49F1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8B08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486.968.39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88C6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90.799.927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EF3B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0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91C2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0,49%</w:t>
            </w:r>
          </w:p>
        </w:tc>
      </w:tr>
      <w:tr w:rsidR="00A32137" w:rsidRPr="00A32137" w14:paraId="4E1267D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F6FD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330A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F29F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9259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248.208.303.78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41BA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706.620.585.97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58A9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1BFA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,51%</w:t>
            </w:r>
          </w:p>
        </w:tc>
      </w:tr>
      <w:tr w:rsidR="00A32137" w:rsidRPr="00A32137" w14:paraId="554F1C7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C52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724E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00F7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EBFD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35.888.392.12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38DD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3.454.190.54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5B4B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1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3C0F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1,75%</w:t>
            </w:r>
          </w:p>
        </w:tc>
      </w:tr>
      <w:tr w:rsidR="00A32137" w:rsidRPr="00A32137" w14:paraId="14BE139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520A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1C14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116EF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9D41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.728.14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B887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562.38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044E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8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F564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8,72%</w:t>
            </w:r>
          </w:p>
        </w:tc>
      </w:tr>
      <w:tr w:rsidR="00A32137" w:rsidRPr="00A32137" w14:paraId="6E15F8E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2AFC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DF49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CADB4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0A75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44.001.455.74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14D8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01.013.420.57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7734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F539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,43%</w:t>
            </w:r>
          </w:p>
        </w:tc>
      </w:tr>
      <w:tr w:rsidR="00A32137" w:rsidRPr="00A32137" w14:paraId="75A5D2F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9BEB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6000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C7B1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BEE8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044.41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BDAC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979.987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52E2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3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885E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,25%</w:t>
            </w:r>
          </w:p>
        </w:tc>
      </w:tr>
      <w:tr w:rsidR="00A32137" w:rsidRPr="00A32137" w14:paraId="3AEC9873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A7A8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CA87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812C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560E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25.928.824.40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3DE5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3.888.996.57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516F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45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E71B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5,74%</w:t>
            </w:r>
          </w:p>
        </w:tc>
      </w:tr>
      <w:tr w:rsidR="00A32137" w:rsidRPr="00A32137" w14:paraId="016AB60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14514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3C6D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EFC65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5789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254.99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F56A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137.64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B0D0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F4AE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,82%</w:t>
            </w:r>
          </w:p>
        </w:tc>
      </w:tr>
      <w:tr w:rsidR="00A32137" w:rsidRPr="00A32137" w14:paraId="16BA184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5E01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3B3D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83048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0EB7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.336.73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D54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646.50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3BC3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3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959E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,98%</w:t>
            </w:r>
          </w:p>
        </w:tc>
      </w:tr>
      <w:tr w:rsidR="00A32137" w:rsidRPr="00A32137" w14:paraId="482DA2D5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157B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E189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212EE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CDF3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422.68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D42D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61.50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ADCF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0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CEBC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,16%</w:t>
            </w:r>
          </w:p>
        </w:tc>
      </w:tr>
      <w:tr w:rsidR="00A32137" w:rsidRPr="00A32137" w14:paraId="7B249B26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C9D1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47CA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E52E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F520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72.84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A451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438.07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92A7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F106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,73%</w:t>
            </w:r>
          </w:p>
        </w:tc>
      </w:tr>
      <w:tr w:rsidR="00A32137" w:rsidRPr="00A32137" w14:paraId="358E136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1044E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EF5C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7E480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6037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11.881.92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F43D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73.114.28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A930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7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854E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7,29%</w:t>
            </w:r>
          </w:p>
        </w:tc>
      </w:tr>
      <w:tr w:rsidR="00A32137" w:rsidRPr="00A32137" w14:paraId="0331817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C6A4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627A4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BB676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3BEA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5.270.23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7161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4.210.16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84ED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6901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,46%</w:t>
            </w:r>
          </w:p>
        </w:tc>
      </w:tr>
      <w:tr w:rsidR="00A32137" w:rsidRPr="00A32137" w14:paraId="4EC847AD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183C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974A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D628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A3EB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004.400.966.18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5ED7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50.774.754.65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3E46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2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DBB5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,82%</w:t>
            </w:r>
          </w:p>
        </w:tc>
      </w:tr>
      <w:tr w:rsidR="00A32137" w:rsidRPr="00A32137" w14:paraId="75F46F1C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2A09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7E4D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43061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0CC5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28.387.93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BC39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13.017.46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AD16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0DFB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,05%</w:t>
            </w:r>
          </w:p>
        </w:tc>
      </w:tr>
      <w:tr w:rsidR="00A32137" w:rsidRPr="00A32137" w14:paraId="72A7CEB6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7856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4859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7051E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C405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814.243.649.25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E225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547.234.666.97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8A61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9BB6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,26%</w:t>
            </w:r>
          </w:p>
        </w:tc>
      </w:tr>
      <w:tr w:rsidR="00A32137" w:rsidRPr="00A32137" w14:paraId="3C72D04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209F7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5074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5BBC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1EB4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2.57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CEEA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3.58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C0B9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85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50C3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5,94%</w:t>
            </w:r>
          </w:p>
        </w:tc>
      </w:tr>
      <w:tr w:rsidR="00A32137" w:rsidRPr="00A32137" w14:paraId="258C7E0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D316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BF3D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28EB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C807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613.132.89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9E8F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27.148.62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B365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7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106B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,65%</w:t>
            </w:r>
          </w:p>
        </w:tc>
      </w:tr>
      <w:tr w:rsidR="00A32137" w:rsidRPr="00A32137" w14:paraId="553CD804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B34F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0B6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1EA1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EC64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493.814.196.17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A768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938.393.406.64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1EAD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C079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,25%</w:t>
            </w:r>
          </w:p>
        </w:tc>
      </w:tr>
      <w:tr w:rsidR="00A32137" w:rsidRPr="00A32137" w14:paraId="7922BD4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8047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0427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2A505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1B04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0.178.023.762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41FD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9.543.694.33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6F7C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1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BE09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1,10%</w:t>
            </w:r>
          </w:p>
        </w:tc>
      </w:tr>
      <w:tr w:rsidR="00A32137" w:rsidRPr="00A32137" w14:paraId="70DFFA76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4BCF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1232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F1C9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96D6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.694.77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6F55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971.66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FCEA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5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866E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,84%</w:t>
            </w:r>
          </w:p>
        </w:tc>
      </w:tr>
      <w:tr w:rsidR="00A32137" w:rsidRPr="00A32137" w14:paraId="6B08999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88590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8D98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DDF51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D070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429.719.554.727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2B6B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21.297.807.28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9306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4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38F2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,08%</w:t>
            </w:r>
          </w:p>
        </w:tc>
      </w:tr>
      <w:tr w:rsidR="00A32137" w:rsidRPr="00A32137" w14:paraId="6360A740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86947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BB0B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75A3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C9B8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917.368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6DEE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643.446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16C5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6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59F6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,67%</w:t>
            </w:r>
          </w:p>
        </w:tc>
      </w:tr>
      <w:tr w:rsidR="00A32137" w:rsidRPr="00A32137" w14:paraId="4B85326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D3FFC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C521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5B78F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FD12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55.997.357.12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8784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9.856.021.37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BEA5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57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A6A8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7,44%</w:t>
            </w:r>
          </w:p>
        </w:tc>
      </w:tr>
      <w:tr w:rsidR="00A32137" w:rsidRPr="00A32137" w14:paraId="584F99AB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B7B3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22EF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F9E1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1416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437.981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622B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241.768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D53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87A10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,59%</w:t>
            </w:r>
          </w:p>
        </w:tc>
      </w:tr>
      <w:tr w:rsidR="00A32137" w:rsidRPr="00A32137" w14:paraId="2C8C093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7178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D764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0118E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E792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.312.09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9F3A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822.152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43F0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3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1E93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,85%</w:t>
            </w:r>
          </w:p>
        </w:tc>
      </w:tr>
      <w:tr w:rsidR="00A32137" w:rsidRPr="00A32137" w14:paraId="270D0B1A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A6BF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C5BD7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C05A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264A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401.41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C84A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606.89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AE68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A57F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,84%</w:t>
            </w:r>
          </w:p>
        </w:tc>
      </w:tr>
      <w:tr w:rsidR="00A32137" w:rsidRPr="00A32137" w14:paraId="69D551B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FA7A8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FAF3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2EE3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95DC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47.34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FF5D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253.47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7CCD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1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A3EBC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,92%</w:t>
            </w:r>
          </w:p>
        </w:tc>
      </w:tr>
      <w:tr w:rsidR="00A32137" w:rsidRPr="00A32137" w14:paraId="751B1BC2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BD14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7D41A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0BE5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2E1B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008.810.81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A796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85.584.683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066A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2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E95F1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,27%</w:t>
            </w:r>
          </w:p>
        </w:tc>
      </w:tr>
      <w:tr w:rsidR="00A32137" w:rsidRPr="00A32137" w14:paraId="4AD6A05F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4E02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9248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BCE8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FB9D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8.878.979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90C9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3.061.027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4485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4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7B20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,54%</w:t>
            </w:r>
          </w:p>
        </w:tc>
      </w:tr>
      <w:tr w:rsidR="00A32137" w:rsidRPr="00A32137" w14:paraId="4F642798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33BD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AD9EF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55DB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5769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370.508.317.595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37C5D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74.992.624.819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6B8C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5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B7E96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5,48%</w:t>
            </w:r>
          </w:p>
        </w:tc>
      </w:tr>
      <w:tr w:rsidR="00A32137" w:rsidRPr="00A32137" w14:paraId="1CFEEE19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FC9A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8314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69B27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AE968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38.289.99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9042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91.188.51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085E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1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D20C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,55%</w:t>
            </w:r>
          </w:p>
        </w:tc>
      </w:tr>
      <w:tr w:rsidR="00A32137" w:rsidRPr="00A32137" w14:paraId="50AB3DB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10853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950C9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D19F2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9142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047.907.000.00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81C8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020.612.000.00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C200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52EA5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,35%</w:t>
            </w:r>
          </w:p>
        </w:tc>
      </w:tr>
      <w:tr w:rsidR="00A32137" w:rsidRPr="00A32137" w14:paraId="3C2065C1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B8426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98A82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37BDC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3909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65.990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E0F39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8.02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AE3E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38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63232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8,06%</w:t>
            </w:r>
          </w:p>
        </w:tc>
      </w:tr>
      <w:tr w:rsidR="00A32137" w:rsidRPr="00A32137" w14:paraId="1CB7F546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C82CB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26BE1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1712D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FAE6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856.333.656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28433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92.231.450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6901E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7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37E7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,13%</w:t>
            </w:r>
          </w:p>
        </w:tc>
      </w:tr>
      <w:tr w:rsidR="00A32137" w:rsidRPr="00A32137" w14:paraId="1477CEAE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94815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F3CA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773AA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D312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149.560.721.473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36A5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472.902.652.071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2E517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B959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,36%</w:t>
            </w:r>
          </w:p>
        </w:tc>
      </w:tr>
      <w:tr w:rsidR="00A32137" w:rsidRPr="00A32137" w14:paraId="7C3D6097" w14:textId="77777777" w:rsidTr="002858EE">
        <w:trPr>
          <w:trHeight w:val="315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09B7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9DFAD" w14:textId="77777777" w:rsidR="009D50CB" w:rsidRPr="00A32137" w:rsidRDefault="009D50CB" w:rsidP="00A321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6E4CF" w14:textId="77777777" w:rsidR="009D50CB" w:rsidRPr="00A32137" w:rsidRDefault="009D50CB" w:rsidP="00A3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4C7DF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72.572.186.884 </w:t>
            </w:r>
          </w:p>
        </w:tc>
        <w:tc>
          <w:tcPr>
            <w:tcW w:w="20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4745B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1.966.014.695 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07F54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8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1A32A" w14:textId="77777777" w:rsidR="009D50CB" w:rsidRPr="00A32137" w:rsidRDefault="009D50CB" w:rsidP="00A3213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321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,75%</w:t>
            </w:r>
          </w:p>
        </w:tc>
      </w:tr>
    </w:tbl>
    <w:p w14:paraId="59AF74FE" w14:textId="77777777" w:rsidR="002858EE" w:rsidRDefault="002858EE" w:rsidP="009D50CB">
      <w:pPr>
        <w:widowControl w:val="0"/>
        <w:autoSpaceDE w:val="0"/>
        <w:autoSpaceDN w:val="0"/>
        <w:adjustRightInd w:val="0"/>
        <w:spacing w:line="240" w:lineRule="auto"/>
        <w:ind w:left="720" w:hanging="1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B282318" w14:textId="77777777" w:rsidR="009D50CB" w:rsidRDefault="002858EE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9</w:t>
      </w:r>
    </w:p>
    <w:p w14:paraId="0DD71C00" w14:textId="77777777" w:rsidR="002858EE" w:rsidRDefault="002858EE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8-2022</w:t>
      </w:r>
    </w:p>
    <w:p w14:paraId="1059DC08" w14:textId="77777777" w:rsidR="002858EE" w:rsidRDefault="002858EE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25AE2F0" w14:textId="77777777" w:rsidR="002858EE" w:rsidRPr="002858EE" w:rsidRDefault="002858EE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eastAsiaTheme="minorEastAsia" w:hAnsi="Times New Roman" w:cs="Times New Roman"/>
          <w:b/>
          <w:sz w:val="24"/>
        </w:rPr>
      </w:pPr>
      <m:oMathPara>
        <m:oMath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 xml:space="preserve">NPM= </m:t>
          </m:r>
          <m:f>
            <m:fPr>
              <m:ctrlPr>
                <w:rPr>
                  <w:rFonts w:ascii="Cambria Math" w:eastAsiaTheme="minorEastAsia" w:hAnsi="Cambria Math" w:cs="Times New Roman"/>
                  <w:b/>
                  <w:sz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eastAsiaTheme="minorEastAsia" w:hAnsi="Cambria Math" w:cs="Times New Roman"/>
                  <w:sz w:val="24"/>
                </w:rPr>
                <m:t>Laba bersih</m:t>
              </m:r>
            </m:num>
            <m:den>
              <m:r>
                <m:rPr>
                  <m:sty m:val="b"/>
                </m:rPr>
                <w:rPr>
                  <w:rFonts w:ascii="Cambria Math" w:eastAsiaTheme="minorEastAsia" w:hAnsi="Cambria Math" w:cs="Times New Roman"/>
                  <w:sz w:val="24"/>
                </w:rPr>
                <m:t>Penjualan</m:t>
              </m:r>
            </m:den>
          </m:f>
          <m:r>
            <m:rPr>
              <m:sty m:val="b"/>
            </m:rPr>
            <w:rPr>
              <w:rFonts w:ascii="Cambria Math" w:eastAsiaTheme="minorEastAsia" w:hAnsi="Cambria Math" w:cs="Times New Roman"/>
              <w:sz w:val="24"/>
            </w:rPr>
            <m:t xml:space="preserve"> x 100%</m:t>
          </m:r>
        </m:oMath>
      </m:oMathPara>
    </w:p>
    <w:tbl>
      <w:tblPr>
        <w:tblW w:w="8604" w:type="dxa"/>
        <w:tblInd w:w="93" w:type="dxa"/>
        <w:tblLook w:val="04A0" w:firstRow="1" w:lastRow="0" w:firstColumn="1" w:lastColumn="0" w:noHBand="0" w:noVBand="1"/>
      </w:tblPr>
      <w:tblGrid>
        <w:gridCol w:w="510"/>
        <w:gridCol w:w="897"/>
        <w:gridCol w:w="936"/>
        <w:gridCol w:w="2076"/>
        <w:gridCol w:w="2184"/>
        <w:gridCol w:w="992"/>
        <w:gridCol w:w="1076"/>
      </w:tblGrid>
      <w:tr w:rsidR="002858EE" w:rsidRPr="002858EE" w14:paraId="74F5E51E" w14:textId="77777777" w:rsidTr="008020A0">
        <w:trPr>
          <w:trHeight w:val="330"/>
          <w:tblHeader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10EB1" w14:textId="77777777" w:rsidR="002858EE" w:rsidRPr="008020A0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D7FA8" w14:textId="77777777" w:rsidR="002858EE" w:rsidRPr="008020A0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72454" w14:textId="77777777" w:rsidR="002858EE" w:rsidRPr="008020A0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96B41" w14:textId="77777777" w:rsidR="002858EE" w:rsidRPr="008020A0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Laba </w:t>
            </w:r>
            <w:proofErr w:type="spellStart"/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ersih</w:t>
            </w:r>
            <w:proofErr w:type="spellEnd"/>
          </w:p>
        </w:tc>
        <w:tc>
          <w:tcPr>
            <w:tcW w:w="21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4740D" w14:textId="77777777" w:rsidR="002858EE" w:rsidRPr="008020A0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Penjualan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515F4" w14:textId="77777777" w:rsidR="002858EE" w:rsidRPr="008020A0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Hasil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7F59A" w14:textId="77777777" w:rsidR="002858EE" w:rsidRPr="008020A0" w:rsidRDefault="002858EE" w:rsidP="002858EE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%</w:t>
            </w:r>
          </w:p>
        </w:tc>
      </w:tr>
      <w:tr w:rsidR="002858EE" w:rsidRPr="002858EE" w14:paraId="0D557D13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3976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11DF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C1633D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9031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74.426.59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83A5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5.241.268.36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3AD5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CEAB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6%</w:t>
            </w:r>
          </w:p>
        </w:tc>
      </w:tr>
      <w:tr w:rsidR="002858EE" w:rsidRPr="002858EE" w14:paraId="34393573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BE86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0124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CA43F3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D9B6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5.556.962.75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01F0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3.359.692.34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4252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1B3B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0%</w:t>
            </w:r>
          </w:p>
        </w:tc>
      </w:tr>
      <w:tr w:rsidR="002858EE" w:rsidRPr="002858EE" w14:paraId="35772B98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443E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D1D6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0DCC43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209F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4.37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6457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073.25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2D6A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5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2371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2%</w:t>
            </w:r>
          </w:p>
        </w:tc>
      </w:tr>
      <w:tr w:rsidR="002858EE" w:rsidRPr="002858EE" w14:paraId="23A22217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0245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EC0F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0DE01C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B48D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.380.137.352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75D6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43.382.081.85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7938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5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2C09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54%</w:t>
            </w:r>
          </w:p>
        </w:tc>
      </w:tr>
      <w:tr w:rsidR="002858EE" w:rsidRPr="002858EE" w14:paraId="201D2D8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94A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DFC1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8D29B8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63B2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405.367.771.07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73F2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.938.310.691.32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F613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1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03EF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14%</w:t>
            </w:r>
          </w:p>
        </w:tc>
      </w:tr>
      <w:tr w:rsidR="002858EE" w:rsidRPr="002858EE" w14:paraId="5E07802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76D5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A039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C863B1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53AB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145.937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B62C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5.190.28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8C7A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5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0325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54%</w:t>
            </w:r>
          </w:p>
        </w:tc>
      </w:tr>
      <w:tr w:rsidR="002858EE" w:rsidRPr="002858EE" w14:paraId="67F22127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B53F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2279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95B069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D7CF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8.74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0F5B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467.59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028D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0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C213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%</w:t>
            </w:r>
          </w:p>
        </w:tc>
      </w:tr>
      <w:tr w:rsidR="002858EE" w:rsidRPr="002858EE" w14:paraId="1666E5F5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EB28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3CB5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DBE04E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8F02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33.14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287A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076.49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BBA7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2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D06B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9%</w:t>
            </w:r>
          </w:p>
        </w:tc>
      </w:tr>
      <w:tr w:rsidR="002858EE" w:rsidRPr="002858EE" w14:paraId="2758411F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0B54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662D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8BB9D6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522C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6.074.72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3220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995.807.52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E21B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F5C6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1%</w:t>
            </w:r>
          </w:p>
        </w:tc>
      </w:tr>
      <w:tr w:rsidR="002858EE" w:rsidRPr="002858EE" w14:paraId="5443BB5A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6FF1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5752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DCBBAC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8B98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085.704.236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18C2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.687.625.97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AFC3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0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B165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06%</w:t>
            </w:r>
          </w:p>
        </w:tc>
      </w:tr>
      <w:tr w:rsidR="002858EE" w:rsidRPr="002858EE" w14:paraId="31E778A5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73FB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3348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9306F7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F2F7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2.232.722.26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C93C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389.268.903.46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D8E2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2969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4%</w:t>
            </w:r>
          </w:p>
        </w:tc>
      </w:tr>
      <w:tr w:rsidR="002858EE" w:rsidRPr="002858EE" w14:paraId="6A7C47E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C135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F537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42BC8C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8346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8.735.092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F42B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00.986.87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E29A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4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11C6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5%</w:t>
            </w:r>
          </w:p>
        </w:tc>
      </w:tr>
      <w:tr w:rsidR="002858EE" w:rsidRPr="002858EE" w14:paraId="44E6E685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E6B1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0125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8CBFDD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971D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3.193.899.09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0A51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630.918.557.95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B0DF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2D08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0%</w:t>
            </w:r>
          </w:p>
        </w:tc>
      </w:tr>
      <w:tr w:rsidR="002858EE" w:rsidRPr="002858EE" w14:paraId="6CAB7D7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6527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7348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E775A4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8D07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3.788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1844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99.19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C499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4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12A9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6%</w:t>
            </w:r>
          </w:p>
        </w:tc>
      </w:tr>
      <w:tr w:rsidR="002858EE" w:rsidRPr="002858EE" w14:paraId="79088375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8B77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4031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164FAF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BC25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97.628.91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C692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353.287.58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B420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8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000B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84%</w:t>
            </w:r>
          </w:p>
        </w:tc>
      </w:tr>
      <w:tr w:rsidR="002858EE" w:rsidRPr="002858EE" w14:paraId="09A8799D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81FE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DD43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221066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C068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86.640.174.45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32B0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930.628.258.85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792E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0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B611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2%</w:t>
            </w:r>
          </w:p>
        </w:tc>
      </w:tr>
      <w:tr w:rsidR="002858EE" w:rsidRPr="002858EE" w14:paraId="2CFED720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E2FB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A25E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DBCF66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071C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6.657.673.70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953D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67.961.600.95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1CDE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53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3C66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3%</w:t>
            </w:r>
          </w:p>
        </w:tc>
      </w:tr>
      <w:tr w:rsidR="002858EE" w:rsidRPr="002858EE" w14:paraId="322B5DB0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FB69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BF7F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44EBBE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49B3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93.852.03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4240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.718.542.699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6716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5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9BFA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%</w:t>
            </w:r>
          </w:p>
        </w:tc>
      </w:tr>
      <w:tr w:rsidR="002858EE" w:rsidRPr="002858EE" w14:paraId="406373CE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5FCD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2482F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87F8C3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F017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192.109.01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82E0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20.335.751.24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A05A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6B17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1%</w:t>
            </w:r>
          </w:p>
        </w:tc>
      </w:tr>
      <w:tr w:rsidR="002858EE" w:rsidRPr="002858EE" w14:paraId="5521CC9F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E818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CBE4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3CDBFA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FB70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3.43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E2E2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203.61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DBCD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1D41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69%</w:t>
            </w:r>
          </w:p>
        </w:tc>
      </w:tr>
      <w:tr w:rsidR="002858EE" w:rsidRPr="002858EE" w14:paraId="3E75FEC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3C2F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A162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3FB88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6999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937.685.12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DFB9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8.917.403.8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96DE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3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A0A9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1%</w:t>
            </w:r>
          </w:p>
        </w:tc>
      </w:tr>
      <w:tr w:rsidR="002858EE" w:rsidRPr="002858EE" w14:paraId="1AE09E50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B042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B6EC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F50ED2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6824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68.833.390.696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0BE8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.268.503.880.19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A07B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642E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72%</w:t>
            </w:r>
          </w:p>
        </w:tc>
      </w:tr>
      <w:tr w:rsidR="002858EE" w:rsidRPr="002858EE" w14:paraId="07083ECB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61E1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DD0B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1DE82E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120E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835.30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8F37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5.939.34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0440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5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F157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51%</w:t>
            </w:r>
          </w:p>
        </w:tc>
      </w:tr>
      <w:tr w:rsidR="002858EE" w:rsidRPr="002858EE" w14:paraId="3D9937A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DB82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F8CA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7401F8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C410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85.69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6F99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885.87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1E61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561E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0%</w:t>
            </w:r>
          </w:p>
        </w:tc>
      </w:tr>
      <w:tr w:rsidR="002858EE" w:rsidRPr="002858EE" w14:paraId="50E9BECC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7E02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DEDC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7820C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DFD0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25.747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00E9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534.73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CA10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A722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5%</w:t>
            </w:r>
          </w:p>
        </w:tc>
      </w:tr>
      <w:tr w:rsidR="002858EE" w:rsidRPr="002858EE" w14:paraId="737F7520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96B4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5747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719B6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36B4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0.073.85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83B5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999.516.77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8842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3354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%</w:t>
            </w:r>
          </w:p>
        </w:tc>
      </w:tr>
      <w:tr w:rsidR="002858EE" w:rsidRPr="002858EE" w14:paraId="260AC3B3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D3D64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90D6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40DCB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1BB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371.23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EBFD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0.368.10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3161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87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4436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7%</w:t>
            </w:r>
          </w:p>
        </w:tc>
      </w:tr>
      <w:tr w:rsidR="002858EE" w:rsidRPr="002858EE" w14:paraId="0A87D44F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2787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4C0F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FC1CCD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9A01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31.005.670.94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068D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514.161.429.04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357C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2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A317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1%</w:t>
            </w:r>
          </w:p>
        </w:tc>
      </w:tr>
      <w:tr w:rsidR="002858EE" w:rsidRPr="002858EE" w14:paraId="7254267A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891C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D1FD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2A41F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1343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2.829.128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CDE2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84.464.39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32C2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2820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6%</w:t>
            </w:r>
          </w:p>
        </w:tc>
      </w:tr>
      <w:tr w:rsidR="002858EE" w:rsidRPr="002858EE" w14:paraId="7D12CADC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51CE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2395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F52CA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7FD7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.911.968.28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31E7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566.094.747.99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46E1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0E87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2%</w:t>
            </w:r>
          </w:p>
        </w:tc>
      </w:tr>
      <w:tr w:rsidR="002858EE" w:rsidRPr="002858EE" w14:paraId="07E40A3B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D4B8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6C88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74751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7E6B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.85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9B5F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9.579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5CDB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4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2E12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40%</w:t>
            </w:r>
          </w:p>
        </w:tc>
      </w:tr>
      <w:tr w:rsidR="002858EE" w:rsidRPr="002858EE" w14:paraId="77FCFA1A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93F5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FD88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1195EB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1360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23.626.61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2ACB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632.864.61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7EFB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83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360F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3%</w:t>
            </w:r>
          </w:p>
        </w:tc>
      </w:tr>
      <w:tr w:rsidR="002858EE" w:rsidRPr="002858EE" w14:paraId="4AAFC0A9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3A96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7059F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7F94DA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E653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10.711.733.40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D7F5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083.384.467.58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A10D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47D1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1%</w:t>
            </w:r>
          </w:p>
        </w:tc>
      </w:tr>
      <w:tr w:rsidR="002858EE" w:rsidRPr="002858EE" w14:paraId="6AC34618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EE89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DB07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5877C4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7513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3.811.736.62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2F7C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1.433.524.20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9715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6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E698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2%</w:t>
            </w:r>
          </w:p>
        </w:tc>
      </w:tr>
      <w:tr w:rsidR="002858EE" w:rsidRPr="002858EE" w14:paraId="3AA7967F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4EFB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C458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12FE10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99F5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149.353.69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31CF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7.372.461.09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BA89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2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EA54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0%</w:t>
            </w:r>
          </w:p>
        </w:tc>
      </w:tr>
      <w:tr w:rsidR="002858EE" w:rsidRPr="002858EE" w14:paraId="3DA24ED9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49B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A11E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FDA0A2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85F4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058.548.06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B634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43.376.179.03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CA82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CE38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%</w:t>
            </w:r>
          </w:p>
        </w:tc>
      </w:tr>
      <w:tr w:rsidR="002858EE" w:rsidRPr="002858EE" w14:paraId="38568AED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79E4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F99D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FD2EE9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D72C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9.862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8A60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88.179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6A97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5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13B2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6%</w:t>
            </w:r>
          </w:p>
        </w:tc>
      </w:tr>
      <w:tr w:rsidR="002858EE" w:rsidRPr="002858EE" w14:paraId="3F242A7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C7E7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B6E7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38EAA7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EB6F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400.715.15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E520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6.644.910.64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E1AD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8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9198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%</w:t>
            </w:r>
          </w:p>
        </w:tc>
      </w:tr>
      <w:tr w:rsidR="002858EE" w:rsidRPr="002858EE" w14:paraId="166210AF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D6DC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9F3C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3A6D91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A1DB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53.299.343.98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26DE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909.812.330.43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F769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47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5246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7%</w:t>
            </w:r>
          </w:p>
        </w:tc>
      </w:tr>
      <w:tr w:rsidR="002858EE" w:rsidRPr="002858EE" w14:paraId="27AE9580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6C2D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CC37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B26EA9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C347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806.337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5A8B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4.184.32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6A5D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73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4DA7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3%</w:t>
            </w:r>
          </w:p>
        </w:tc>
      </w:tr>
      <w:tr w:rsidR="002858EE" w:rsidRPr="002858EE" w14:paraId="77C64CD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A09C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696B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11194A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3FCC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75.83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64B4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775.53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2672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B981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66%</w:t>
            </w:r>
          </w:p>
        </w:tc>
      </w:tr>
      <w:tr w:rsidR="002858EE" w:rsidRPr="002858EE" w14:paraId="6BB97B6D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E036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5950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423A9B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F0DB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8.196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E3BA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592.33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2B65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A883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%</w:t>
            </w:r>
          </w:p>
        </w:tc>
      </w:tr>
      <w:tr w:rsidR="002858EE" w:rsidRPr="002858EE" w14:paraId="497F8479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0FAAF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DEF9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BDD398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B303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.981.67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6223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721.907.15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CAA6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2BB7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%</w:t>
            </w:r>
          </w:p>
        </w:tc>
      </w:tr>
      <w:tr w:rsidR="002858EE" w:rsidRPr="002858EE" w14:paraId="48C24279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9FC8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9E0C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A1C17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78D0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674.34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B2D2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5.171.66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EF2B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6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1A13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60%</w:t>
            </w:r>
          </w:p>
        </w:tc>
      </w:tr>
      <w:tr w:rsidR="002858EE" w:rsidRPr="002858EE" w14:paraId="722F08AE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CFC1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FD9E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B7E4DD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3B99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62.524.650.71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4B93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151.494.981.96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3470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5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7D62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55%</w:t>
            </w:r>
          </w:p>
        </w:tc>
      </w:tr>
      <w:tr w:rsidR="002858EE" w:rsidRPr="002858EE" w14:paraId="31BECAA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CE0B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6914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0D3E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DD66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4.152.24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6071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890.996.86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A5AD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AC18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6%</w:t>
            </w:r>
          </w:p>
        </w:tc>
      </w:tr>
      <w:tr w:rsidR="002858EE" w:rsidRPr="002858EE" w14:paraId="634B210E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06EF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E93F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600DAE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98B9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3.277.742.422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D600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991.912.117.54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A82A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40A4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5%</w:t>
            </w:r>
          </w:p>
        </w:tc>
      </w:tr>
      <w:tr w:rsidR="002858EE" w:rsidRPr="002858EE" w14:paraId="2F316778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FF91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2D8F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8B5D9D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34BF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0.08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62D3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9.89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1020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4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6993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46%</w:t>
            </w:r>
          </w:p>
        </w:tc>
      </w:tr>
      <w:tr w:rsidR="002858EE" w:rsidRPr="002858EE" w14:paraId="5A4D1E4E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B23D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9BC6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3D8D17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A84B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73.653.845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3619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870.552.46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8FC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D045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65%</w:t>
            </w:r>
          </w:p>
        </w:tc>
      </w:tr>
      <w:tr w:rsidR="002858EE" w:rsidRPr="002858EE" w14:paraId="349E127C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06AE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3091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FE4DC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BA64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23.147.079.42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71A9C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803.359.291.71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48F3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5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701D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6%</w:t>
            </w:r>
          </w:p>
        </w:tc>
      </w:tr>
      <w:tr w:rsidR="002858EE" w:rsidRPr="002858EE" w14:paraId="638FBF5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7EB4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8C5A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44600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E6B2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.071.380.87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0B80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94.017.538.40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0420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63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0DDF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63%</w:t>
            </w:r>
          </w:p>
        </w:tc>
      </w:tr>
      <w:tr w:rsidR="002858EE" w:rsidRPr="002858EE" w14:paraId="2C37CF7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B72E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4A22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AE550A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013F9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861.740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07CD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8.445.59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1EB7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8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235D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4%</w:t>
            </w:r>
          </w:p>
        </w:tc>
      </w:tr>
      <w:tr w:rsidR="002858EE" w:rsidRPr="002858EE" w14:paraId="61CCAF2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E228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068C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60169F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50AF6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78.048.508.091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69E0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42.672.388.01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9134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8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5BFD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,80%</w:t>
            </w:r>
          </w:p>
        </w:tc>
      </w:tr>
      <w:tr w:rsidR="002858EE" w:rsidRPr="002858EE" w14:paraId="065A06A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78F0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6098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087D0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B1281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11.485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CF81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38.81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75BF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7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0982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72%</w:t>
            </w:r>
          </w:p>
        </w:tc>
      </w:tr>
      <w:tr w:rsidR="002858EE" w:rsidRPr="002858EE" w14:paraId="3D59867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D2EFF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0C4A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60B19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24874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2.723.655.893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6E71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47.210.449.63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D3D7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4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B063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44%</w:t>
            </w:r>
          </w:p>
        </w:tc>
      </w:tr>
      <w:tr w:rsidR="002858EE" w:rsidRPr="002858EE" w14:paraId="259D52FD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7E55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5DBE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0ECB9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0678E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14.926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A28E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1.932.77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F71E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21C1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5%</w:t>
            </w:r>
          </w:p>
        </w:tc>
      </w:tr>
      <w:tr w:rsidR="002858EE" w:rsidRPr="002858EE" w14:paraId="55DBAD87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56E3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1A6D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B74A7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71AF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788.496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31A1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4.771.90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D282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1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9DEF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11%</w:t>
            </w:r>
          </w:p>
        </w:tc>
      </w:tr>
      <w:tr w:rsidR="002858EE" w:rsidRPr="002858EE" w14:paraId="146D58B7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D015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A272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CCB8E4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DDE5B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86.061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32E2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.378.80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E1AF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0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DEB6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04%</w:t>
            </w:r>
          </w:p>
        </w:tc>
      </w:tr>
      <w:tr w:rsidR="002858EE" w:rsidRPr="002858EE" w14:paraId="25FF95AB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12D3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13EF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B8B630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3214F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11.410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B5D8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635.54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F484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39B0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69%</w:t>
            </w:r>
          </w:p>
        </w:tc>
      </w:tr>
      <w:tr w:rsidR="002858EE" w:rsidRPr="002858EE" w14:paraId="5FF5814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D7C1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E565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B26B12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C25ED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51.817.305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E2F8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751.585.77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1654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7CAA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6%</w:t>
            </w:r>
          </w:p>
        </w:tc>
      </w:tr>
      <w:tr w:rsidR="002858EE" w:rsidRPr="002858EE" w14:paraId="7D5B3F9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CF46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9FAE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4C1D34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093C3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082.347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6F7A5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4.957.87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7589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9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EAF6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96%</w:t>
            </w:r>
          </w:p>
        </w:tc>
      </w:tr>
      <w:tr w:rsidR="002858EE" w:rsidRPr="002858EE" w14:paraId="61277B33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3101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C4D64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21E0C7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B8F80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94.325.560.054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0E8B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794.452.671.85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52E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53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711E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53%</w:t>
            </w:r>
          </w:p>
        </w:tc>
      </w:tr>
      <w:tr w:rsidR="002858EE" w:rsidRPr="002858EE" w14:paraId="465F23D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E460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0F64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4A7B5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92A12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6.542.985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CF2D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07.832.649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CF93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2C93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2%</w:t>
            </w:r>
          </w:p>
        </w:tc>
      </w:tr>
      <w:tr w:rsidR="002858EE" w:rsidRPr="002858EE" w14:paraId="1444D2E0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DF00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E13F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F1836A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4B3D5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00.975.805.947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C350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652.442.192.82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B16E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5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A48B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0%</w:t>
            </w:r>
          </w:p>
        </w:tc>
      </w:tr>
      <w:tr w:rsidR="002858EE" w:rsidRPr="002858EE" w14:paraId="69A7FAAE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AA3E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ECE8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55E351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E5ED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.851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90B5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97.30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5BD8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78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506E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78%</w:t>
            </w:r>
          </w:p>
        </w:tc>
      </w:tr>
      <w:tr w:rsidR="002858EE" w:rsidRPr="002858EE" w14:paraId="6C41E2DD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8C8B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8F6B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2D830D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0968E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12.552.472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973F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441.512.77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226E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2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BBF9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29%</w:t>
            </w:r>
          </w:p>
        </w:tc>
      </w:tr>
      <w:tr w:rsidR="002858EE" w:rsidRPr="002858EE" w14:paraId="438611B9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91E6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922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F41DF0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2D615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1.433.957.569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D438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.312.853.243.80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4F0A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8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1299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9%</w:t>
            </w:r>
          </w:p>
        </w:tc>
      </w:tr>
      <w:tr w:rsidR="002858EE" w:rsidRPr="002858EE" w14:paraId="181709D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2CE2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AC5B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CFF5BE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1341F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.036.924.395 </w:t>
            </w:r>
          </w:p>
        </w:tc>
        <w:tc>
          <w:tcPr>
            <w:tcW w:w="21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615D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20.716.778.853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1B29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D8654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%</w:t>
            </w:r>
          </w:p>
        </w:tc>
      </w:tr>
      <w:tr w:rsidR="002858EE" w:rsidRPr="002858EE" w14:paraId="171E7B4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0BE2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C3B4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AB13D2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430E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820.96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446E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45.930.35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044D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3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CB66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2%</w:t>
            </w:r>
          </w:p>
        </w:tc>
      </w:tr>
      <w:tr w:rsidR="002858EE" w:rsidRPr="002858EE" w14:paraId="6C1F10F3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B9E1F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DCA8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6E7607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2C91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74.509.110.04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9CD2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45.205.450.46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F26E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79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55E4A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,92%</w:t>
            </w:r>
          </w:p>
        </w:tc>
      </w:tr>
      <w:tr w:rsidR="002858EE" w:rsidRPr="002858EE" w14:paraId="659F0B66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A32D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D1FA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12F58C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I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CD1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3.896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27492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612.464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EEBF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98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038C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8%</w:t>
            </w:r>
          </w:p>
        </w:tc>
      </w:tr>
      <w:tr w:rsidR="002858EE" w:rsidRPr="002858EE" w14:paraId="4B8E203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5317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804F8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7343EF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1F73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7.428.849.986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71A6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00.912.586.00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CDE8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6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287B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65%</w:t>
            </w:r>
          </w:p>
        </w:tc>
      </w:tr>
      <w:tr w:rsidR="002858EE" w:rsidRPr="002858EE" w14:paraId="23F480CD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6036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CFC6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1AE20B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W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E7A71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9.926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C0E9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.890.282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903B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1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027D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%</w:t>
            </w:r>
          </w:p>
        </w:tc>
      </w:tr>
      <w:tr w:rsidR="002858EE" w:rsidRPr="002858EE" w14:paraId="0E6ED017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E065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56D6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3CF54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5B676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842.43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5AAC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6.328.278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47871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28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681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28%</w:t>
            </w:r>
          </w:p>
        </w:tc>
      </w:tr>
      <w:tr w:rsidR="002858EE" w:rsidRPr="002858EE" w14:paraId="4C76B1A5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1A96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C5385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5CE843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S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72F1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5.84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6CD57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255.94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054B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8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F406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9%</w:t>
            </w:r>
          </w:p>
        </w:tc>
      </w:tr>
      <w:tr w:rsidR="002858EE" w:rsidRPr="002858EE" w14:paraId="0011536C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D4F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AFEC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C572F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T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96AE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0.58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29E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7.879.11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EC3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1D26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2%</w:t>
            </w:r>
          </w:p>
        </w:tc>
      </w:tr>
      <w:tr w:rsidR="002858EE" w:rsidRPr="002858EE" w14:paraId="439B6E4B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A0AD6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E7ADB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FBCCC6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B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B77A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4.827.88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A73ED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881.767.35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E035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416C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4%</w:t>
            </w:r>
          </w:p>
        </w:tc>
      </w:tr>
      <w:tr w:rsidR="002858EE" w:rsidRPr="002858EE" w14:paraId="68F62D42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3197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4215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8F511C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75EA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.499.083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6674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6.378.59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52DB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87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7A949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87%</w:t>
            </w:r>
          </w:p>
        </w:tc>
      </w:tr>
      <w:tr w:rsidR="002858EE" w:rsidRPr="002858EE" w14:paraId="19A9EAD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331B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7132C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7742B8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76E79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36.138.349.494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60BC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138.054.094.849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F63E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7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88A2F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71%</w:t>
            </w:r>
          </w:p>
        </w:tc>
      </w:tr>
      <w:tr w:rsidR="002858EE" w:rsidRPr="002858EE" w14:paraId="45BC1E9C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2212E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F9F9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AB223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S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09E5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3.640.328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831BA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977.707.59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8722C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4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0C2C0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4%</w:t>
            </w:r>
          </w:p>
        </w:tc>
      </w:tr>
      <w:tr w:rsidR="002858EE" w:rsidRPr="002858EE" w14:paraId="23DCC2B1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F1F03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595D9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D284EB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1F21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66.414.000.00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1BB44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.819.385.000.0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A082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7A1F3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6%</w:t>
            </w:r>
          </w:p>
        </w:tc>
      </w:tr>
      <w:tr w:rsidR="002858EE" w:rsidRPr="002858EE" w14:paraId="03E421CB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5CAD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40322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590571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2B4F0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.417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442C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86.876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4076B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89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D7666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89%</w:t>
            </w:r>
          </w:p>
        </w:tc>
      </w:tr>
      <w:tr w:rsidR="002858EE" w:rsidRPr="002858EE" w14:paraId="2FDBCEE8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10A3D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2A76A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7D84DF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I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F201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354.901.190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3F8B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030.424.255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2A21E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06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244F2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6%</w:t>
            </w:r>
          </w:p>
        </w:tc>
      </w:tr>
      <w:tr w:rsidR="002858EE" w:rsidRPr="002858EE" w14:paraId="30DFBAC4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D6FB4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30291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1634A9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F3C3E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71.060.047.099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6F24F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6.003.788.032.167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AAE17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85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5B00D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5%</w:t>
            </w:r>
          </w:p>
        </w:tc>
      </w:tr>
      <w:tr w:rsidR="002858EE" w:rsidRPr="002858EE" w14:paraId="2A80A00B" w14:textId="77777777" w:rsidTr="008020A0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CB517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BFC90" w14:textId="77777777" w:rsidR="002858EE" w:rsidRPr="002858EE" w:rsidRDefault="002858EE" w:rsidP="002858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4E58B" w14:textId="77777777" w:rsidR="002858EE" w:rsidRPr="002858EE" w:rsidRDefault="002858EE" w:rsidP="002858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6FF68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4.502.371.311 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100A3" w14:textId="77777777" w:rsidR="002858EE" w:rsidRPr="002858EE" w:rsidRDefault="002858EE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78.206.615.319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24E78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948F5" w14:textId="77777777" w:rsidR="002858EE" w:rsidRPr="002858EE" w:rsidRDefault="002858EE" w:rsidP="002858E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58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2%</w:t>
            </w:r>
          </w:p>
        </w:tc>
      </w:tr>
    </w:tbl>
    <w:p w14:paraId="238892F3" w14:textId="77777777" w:rsidR="001E0A5C" w:rsidRDefault="001E0A5C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7A3CA8" w14:textId="77777777" w:rsidR="002858EE" w:rsidRDefault="001E0A5C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0</w:t>
      </w:r>
    </w:p>
    <w:p w14:paraId="7175E4B3" w14:textId="77777777" w:rsidR="001E0A5C" w:rsidRDefault="001E0A5C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tbl>
      <w:tblPr>
        <w:tblW w:w="9408" w:type="dxa"/>
        <w:tblInd w:w="-511" w:type="dxa"/>
        <w:tblLook w:val="04A0" w:firstRow="1" w:lastRow="0" w:firstColumn="1" w:lastColumn="0" w:noHBand="0" w:noVBand="1"/>
      </w:tblPr>
      <w:tblGrid>
        <w:gridCol w:w="546"/>
        <w:gridCol w:w="960"/>
        <w:gridCol w:w="1011"/>
        <w:gridCol w:w="960"/>
        <w:gridCol w:w="960"/>
        <w:gridCol w:w="880"/>
        <w:gridCol w:w="1080"/>
        <w:gridCol w:w="1225"/>
        <w:gridCol w:w="1005"/>
        <w:gridCol w:w="781"/>
      </w:tblGrid>
      <w:tr w:rsidR="001E0A5C" w:rsidRPr="008020A0" w14:paraId="111AC440" w14:textId="77777777" w:rsidTr="008020A0">
        <w:trPr>
          <w:trHeight w:val="300"/>
          <w:tblHeader/>
        </w:trPr>
        <w:tc>
          <w:tcPr>
            <w:tcW w:w="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3A7E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D32F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KODE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8223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5699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X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0254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X2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254A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X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6784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X4</w:t>
            </w:r>
          </w:p>
        </w:tc>
        <w:tc>
          <w:tcPr>
            <w:tcW w:w="12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17EC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X5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8A41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X6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B77A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</w:t>
            </w:r>
          </w:p>
        </w:tc>
      </w:tr>
      <w:tr w:rsidR="001E0A5C" w:rsidRPr="008020A0" w14:paraId="26B28100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778A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CA1B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NTM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4DDC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DCA4C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020A0">
              <w:rPr>
                <w:rFonts w:ascii="Times New Roman" w:eastAsia="Times New Roman" w:hAnsi="Times New Roman" w:cs="Times New Roman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B75A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DB3C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,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6BBF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,7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621C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4,19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A1BA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4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4433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0F437011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B9A7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0B8C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BMS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E122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7A08F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63C5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7108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7,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118C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5,2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0640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4,9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B5E2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9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7DBA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0</w:t>
            </w:r>
          </w:p>
        </w:tc>
      </w:tr>
      <w:tr w:rsidR="001E0A5C" w:rsidRPr="008020A0" w14:paraId="17B41D37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EE52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A3D7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GI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4194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3B857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C5F6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3DFB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7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A0A1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2,65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18D9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2,2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28C8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5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64F1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58A10395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18FE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9C73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DPN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B607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0A1E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EF6C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CFE9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EB9D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8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C840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73,6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13A2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5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207C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009AB27D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33E0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E5BC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FASW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453C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E319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127D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2A04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0,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C761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0,8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B8BE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7,2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2E93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,1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8F98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4FB75408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E24E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9797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T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4E81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D7FCB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5D95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F7EB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CDBB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,4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65B5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13,7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A9C2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5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57A0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49940DE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F898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CCD7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SS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3805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AF33D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5903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A22D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64C1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5,1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257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1,1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6C7F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,0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1D34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22B34F60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579E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3A6B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LTL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F424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BE4D1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F9CF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6232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02E9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6,37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84E5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5,1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33B2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2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FFF5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65205FA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8D42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F40B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B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3A6C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72978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D0C4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E17D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,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5E84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,2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CBCB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3,4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098E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8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71A1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5DF2882F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1B90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4CA1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G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A2B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EFFFD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6ED5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CF83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,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AC08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6,0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9BD0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95,1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4E32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,0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9FD9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1C1114AD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F565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0AE6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PMA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ED0D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E05B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E403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2EFE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B1E6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4,3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B38C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6,1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EFE5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4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F59B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0F25630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F2D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BD3B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RS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6D02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DB4CF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57F4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143F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,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99E9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0,4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5FFB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5,2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FE8C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4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2A15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6</w:t>
            </w:r>
          </w:p>
        </w:tc>
      </w:tr>
      <w:tr w:rsidR="001E0A5C" w:rsidRPr="008020A0" w14:paraId="0DC500A4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4A8E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1A4C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TRST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2D5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E4D09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2936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DEE4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BBA9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7,7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1282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3,7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EA4C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4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4581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787035C8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65E9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74D2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MDK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78E8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63EE8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31CF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C159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5091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0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B6D7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01,7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4009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,4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88DA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652B1F2E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C373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FE31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PBID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8EC6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4345C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99D7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ACFD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,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3AA3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2,7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5F4A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38,5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730B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8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5917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2</w:t>
            </w:r>
          </w:p>
        </w:tc>
      </w:tr>
      <w:tr w:rsidR="001E0A5C" w:rsidRPr="008020A0" w14:paraId="5B8E1A08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81F8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E1C2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WTO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B51D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8FBC7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DD16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77B3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DDCA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4,6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76C1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1,8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B157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2241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3D87764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982C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B871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C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E24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DBB49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BA7B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D434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A34E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25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BB04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03,6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53B2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53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C027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0D2020CB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0927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F22C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NTM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57CA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FB655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020A0">
              <w:rPr>
                <w:rFonts w:ascii="Times New Roman" w:eastAsia="Times New Roman" w:hAnsi="Times New Roman" w:cs="Times New Roman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B723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9063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,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F3C5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9,95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B052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4,8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1E62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6AA4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2234B22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6D6E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F168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BMS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F7B1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B17FC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033D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16F3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7,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4359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5,7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9E7C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9,5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DC76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3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6F1B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6BBAEBA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381D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9291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GI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A273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6FCE0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013A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F969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1B27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3,0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775B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7,4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CA1A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6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2AD9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24204B93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F1F0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7880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DPN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B091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9151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A194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9569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AF05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,3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3072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70,4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6634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3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C255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3708605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0144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5D0E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FASW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B750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62C5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0F84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1857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0,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9557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6,36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04AD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0,4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3CBB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,7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AC23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087FE5FC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4A63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9B08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T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5DA0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89EDC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2A2D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EB00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4022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,7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2F3B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86,1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DCA1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,5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FB1A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34E77E2F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6A79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780A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SS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E6C3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B529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BB94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EC30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C201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1,77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899B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9,5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E605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8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1E4E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762B12E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0AC1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7A29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LTL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61ED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BA656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173A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E362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FDB9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3,16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7375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4,4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40E5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4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7808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67F2FBA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15A3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0086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B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FA92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08B3B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3C4C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0065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,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F21F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,5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7317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8,8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24EB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,5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1C4A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73544804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D61E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2B1A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G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5B3D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077E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5838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2E5D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8849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5,0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31E4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6,1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E361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87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E843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4237D744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BA73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A698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PMA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E5E1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0D803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D67D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4BDF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80B6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1,9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9B55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2,0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DFB4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2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CDF1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499F904B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A17F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6CE9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RS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FC7E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3BA9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8E62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236B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,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9EE6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3,96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CFE0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6,89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9329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2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5EC8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20BC31E7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F6F4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BDA9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TRST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CD13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3952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D04E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1092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9CA4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0,0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2ECB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7,2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F6B1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,5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D1A7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6</w:t>
            </w:r>
          </w:p>
        </w:tc>
      </w:tr>
      <w:tr w:rsidR="001E0A5C" w:rsidRPr="008020A0" w14:paraId="4A68CA07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31E0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37B0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MDK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2E9C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D00A6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CF73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4462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526B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6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AB8F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05,0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75D1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4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BD28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0BD46A2C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B5CD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565F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PBID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5A7F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69BCD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F977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1657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,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EBF3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6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AFFF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0,6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A962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83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F0D7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6</w:t>
            </w:r>
          </w:p>
        </w:tc>
      </w:tr>
      <w:tr w:rsidR="001E0A5C" w:rsidRPr="008020A0" w14:paraId="1E36FF5E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9C89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121F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WTO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019B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76F1A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220E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4704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9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4C03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6,06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DF48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5,72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C0D5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2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93C3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234DA5ED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F6B4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34A2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C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847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39B71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14FC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DA8F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8876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,1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FCC5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62,2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00A5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6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97D6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04823E9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33B1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E612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NTM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11A5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D206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020A0">
              <w:rPr>
                <w:rFonts w:ascii="Times New Roman" w:eastAsia="Times New Roman" w:hAnsi="Times New Roman" w:cs="Times New Roman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1C9B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573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,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EAC1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9,9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DF96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1,1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4C91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2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362C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06D2055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82B4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034E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BMS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9748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08424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2579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7C4A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7,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0115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2,02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6D65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5,2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9418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7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4099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1B6504D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36F4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1227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GI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39B4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A9A6A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BFC3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67FE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7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578D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2,5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8B0B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0,92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0E8C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5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FC56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38305141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69E3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F969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DPN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1020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98E62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2EF0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9304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E890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,2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BE54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844,4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89C4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48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1344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32FA2A64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9F7F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99D6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FASW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89C3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DA00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01EC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99F0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0,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65DC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0,1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888C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0,9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3892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47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0FDE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7B2D586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9082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9D6F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T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8C10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D2410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64DD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4FAD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7B36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9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9E07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1,7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506A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,73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E05B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495BCEF5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53FF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474F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SS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93B4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44925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0368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8C81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0D52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5,1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EE97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3,99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ED34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6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BC68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0BF8EE2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F636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5041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LTL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ABD8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74947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17A1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4C54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10C3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9,4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F32A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7,6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775F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1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4F57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575E7B1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542F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777D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B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D591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F5CB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4830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3F71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,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A183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,6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1176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3,0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BC7A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60C9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616E752A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4E09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90CB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G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AD9F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07FBB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1985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E262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AC39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2,0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E69C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5,27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BA1D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6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BE28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05A3430A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1AC7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233C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PMA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8943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BAA35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87A7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F4D3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15DD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3,8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8FA6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3,2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BDB1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5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1C08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15AD6B1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F7F8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B682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RS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7215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07E96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17DC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38DE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,6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83A8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5,17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B067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7,1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3FBD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9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2380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4F7DF3DD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1604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7CD0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TRST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2413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CBE7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47D4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6EBA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B3DD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6,3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0F2B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4,9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D4A5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4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A24A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076FF923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1382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42C5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MDK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5452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2B545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07A8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8975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7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2640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,6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3692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28,27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6FC5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,4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BDF3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048A9D08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55C4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0E75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PBID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85B4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33C9F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770F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610C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,6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E296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,3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784D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80,49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1562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6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2C27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05F90AFB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6FAE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5005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WTO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B8DF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72B7B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FBA8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3CA5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5A09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0,15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F149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1,51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63DE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5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268B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1BF9F50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6FD6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31C9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C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BFEE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6FCDE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AB77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C171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E60D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0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5D44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1,7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D55C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63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612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446A6FE3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A0D2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72B1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NTM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D0BB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1736B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020A0">
              <w:rPr>
                <w:rFonts w:ascii="Times New Roman" w:eastAsia="Times New Roman" w:hAnsi="Times New Roman" w:cs="Times New Roman"/>
              </w:rPr>
              <w:t>8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AA5A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2E70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65AE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6,7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920F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8,72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2522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8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7C69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2CF0898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339E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1E02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BMS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06A8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4297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6B0D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9F07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7,6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A8AA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8,62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4F8F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0,4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FD13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4,8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A927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0</w:t>
            </w:r>
          </w:p>
        </w:tc>
      </w:tr>
      <w:tr w:rsidR="001E0A5C" w:rsidRPr="008020A0" w14:paraId="7306ED9E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9251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182E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GI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8C38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3298A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7A48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0733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9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FDA9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6,12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1D11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3,2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FFB7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7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F957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3BE91A5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6C75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A926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DPN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F30A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9D86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F8C3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2AE3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2291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,9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FC25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45,7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F025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4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94D5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483147E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4285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C55F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FASW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9CB3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55CC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47AA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171D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,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A236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1,7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CBA0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2,82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A5A4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1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6B38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0964A4AE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08CC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5DE6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T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0DD2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E1A1B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60DA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6722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6C5C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,1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EE56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3,9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4309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,1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7AD0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7D0AE875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E6C3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A855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SS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A7B7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1FD07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E04B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8520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7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0879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6,6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DFDD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0,1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059C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0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203D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6</w:t>
            </w:r>
          </w:p>
        </w:tc>
      </w:tr>
      <w:tr w:rsidR="001E0A5C" w:rsidRPr="008020A0" w14:paraId="7EE67E1A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4D30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09D9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LTL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99E5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CC413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E3A5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FE16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7448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,5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C982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3,7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6EBE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6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5234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64E10AA5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0B78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EDC9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B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064A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1C9B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5093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52C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,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9613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,42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2A60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77,29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79BA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9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C2CD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53DEE19E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2544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7F6B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G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FC86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480B0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C162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AFE1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247A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5,67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3518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7,4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B273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9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C694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68D2F97B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23FA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151B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PMA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8EE7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201C6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F3DF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9FC3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C78C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3,8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2651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2,82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D651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,53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D257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2</w:t>
            </w:r>
          </w:p>
        </w:tc>
      </w:tr>
      <w:tr w:rsidR="001E0A5C" w:rsidRPr="008020A0" w14:paraId="33B9C8CC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9C6D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CFF5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RS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B938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4783F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ED0E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0376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,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976C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2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F8C4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8,0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4AE7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9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714E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28</w:t>
            </w:r>
          </w:p>
        </w:tc>
      </w:tr>
      <w:tr w:rsidR="001E0A5C" w:rsidRPr="008020A0" w14:paraId="39AC379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8FCA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12B2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TRST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1F9C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16E82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5233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4E94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5D24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6,8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1FD3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7,2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CCD2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5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7094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7C47D2E3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DA8A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BA76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MDK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1A54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DEA1F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815E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E5B2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8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C8FA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,13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016B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85,9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45FE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78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F9FF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6</w:t>
            </w:r>
          </w:p>
        </w:tc>
      </w:tr>
      <w:tr w:rsidR="001E0A5C" w:rsidRPr="008020A0" w14:paraId="566FAD71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255D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4BB7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PBID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8258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B3DA4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A68E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84BB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,7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CF8A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7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CFF5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7,6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D1F3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2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3AD6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62AD7736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B94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9512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WTO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B0AC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69445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EB0F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7CFE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F47B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1,3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E911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1,2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205B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,8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2F56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0</w:t>
            </w:r>
          </w:p>
        </w:tc>
      </w:tr>
      <w:tr w:rsidR="001E0A5C" w:rsidRPr="008020A0" w14:paraId="5F95EB40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34A0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CC31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C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5388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E741F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AFBF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1455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EECA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5,6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ABEA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51,10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0042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1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C019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4</w:t>
            </w:r>
          </w:p>
        </w:tc>
      </w:tr>
      <w:tr w:rsidR="001E0A5C" w:rsidRPr="008020A0" w14:paraId="19D76C23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ED79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1471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NTM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1470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AD985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020A0">
              <w:rPr>
                <w:rFonts w:ascii="Times New Roman" w:eastAsia="Times New Roman" w:hAnsi="Times New Roman" w:cs="Times New Roman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9936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7A0F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619F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5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DFB9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95,8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A46F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,3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173E1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0</w:t>
            </w:r>
          </w:p>
        </w:tc>
      </w:tr>
      <w:tr w:rsidR="001E0A5C" w:rsidRPr="008020A0" w14:paraId="0BB83251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C35A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4528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BMS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F5B9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487E9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CB06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7776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D193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6,1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D288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4,0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96D7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57,9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9F3B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10822AD5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EF7B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0DF8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AGI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AECB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C72F2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81E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9495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07BC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4,0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A73D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6,67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9D49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98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CAEF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2E01B531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1D7B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D530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DPN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5129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747F3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13B6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15AF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CF4C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66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65D5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57,4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89D1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6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043B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071E7C90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0F53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B0AD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FASW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C33E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0BFB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9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FD2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9E9A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,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57F8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1,0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9BF4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5,59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ABAF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,10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4535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0A5D3208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D642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6E1D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T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3A4A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2FFAC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3630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BD89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,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1F8A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3,88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CA43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3,8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4966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,28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A4DF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47B6699F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50CB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5779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SSP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A7F2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CDC394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4E3A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D495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27A3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4,0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8AA3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68,8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6C60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8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8411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2A5DA350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ED72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187B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LTLS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0D51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CC4F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D860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AD6B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CEC9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0,9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D7E8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21,92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CC07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3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0558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  <w:tr w:rsidR="001E0A5C" w:rsidRPr="008020A0" w14:paraId="00EE4EC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EFF4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4A1C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B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05991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8E192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28C5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E811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2,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BB5C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,76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8C23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72,27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FCA0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5D5F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64</w:t>
            </w:r>
          </w:p>
        </w:tc>
      </w:tr>
      <w:tr w:rsidR="001E0A5C" w:rsidRPr="008020A0" w14:paraId="4312847C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01CC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CCFE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MGR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03BB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AFA5D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D73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5D4E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8,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4FC3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0,1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D2F4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44,54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B074B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87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3759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7DFDD739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15B1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07D9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PMA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EC37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DED0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AC08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870C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,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B608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3,7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3EE6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65,48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D651E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,71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D143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6</w:t>
            </w:r>
          </w:p>
        </w:tc>
      </w:tr>
      <w:tr w:rsidR="001E0A5C" w:rsidRPr="008020A0" w14:paraId="18ECF6BC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6A41D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2B07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SRS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9C84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06662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AA04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33B5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,5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7CB34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4,90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B3A8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81,5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0D5B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44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469D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4</w:t>
            </w:r>
          </w:p>
        </w:tc>
      </w:tr>
      <w:tr w:rsidR="001E0A5C" w:rsidRPr="008020A0" w14:paraId="1FF1216E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2426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ADE9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TRST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9E08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E88D0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7903A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4C183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07A2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0,6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B39E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1,3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8556A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4,3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193D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0</w:t>
            </w:r>
          </w:p>
        </w:tc>
      </w:tr>
      <w:tr w:rsidR="001E0A5C" w:rsidRPr="008020A0" w14:paraId="42293362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C44A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20C9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MDK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BB80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8AD6C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E707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E091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3,8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F41C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0,11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B05E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38,0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F030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89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40AA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6</w:t>
            </w:r>
          </w:p>
        </w:tc>
      </w:tr>
      <w:tr w:rsidR="001E0A5C" w:rsidRPr="008020A0" w14:paraId="046EC71C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50F7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F3267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PBID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D820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81C32C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94228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BC3D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1,8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4B14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9,55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19DAD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7,13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AC81F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7,06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C11AC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32</w:t>
            </w:r>
          </w:p>
        </w:tc>
      </w:tr>
      <w:tr w:rsidR="001E0A5C" w:rsidRPr="008020A0" w14:paraId="37080AC1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9258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2B51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WTON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B156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2080D5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B4D9B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D3889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9,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E91C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61,49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A2C25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12,36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C6687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,85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60FC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52</w:t>
            </w:r>
          </w:p>
        </w:tc>
      </w:tr>
      <w:tr w:rsidR="001E0A5C" w:rsidRPr="008020A0" w14:paraId="1FC29290" w14:textId="77777777" w:rsidTr="008020A0">
        <w:trPr>
          <w:trHeight w:val="315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15033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E964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INCI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9301E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D79316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2A8EF" w14:textId="77777777" w:rsidR="001E0A5C" w:rsidRPr="008020A0" w:rsidRDefault="001E0A5C" w:rsidP="001E0A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,00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79418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26,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92A3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15,94%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492F6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378,75%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6B632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5,12%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852F0" w14:textId="77777777" w:rsidR="001E0A5C" w:rsidRPr="008020A0" w:rsidRDefault="001E0A5C" w:rsidP="001E0A5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8020A0">
              <w:rPr>
                <w:rFonts w:ascii="Times New Roman" w:eastAsia="Times New Roman" w:hAnsi="Times New Roman" w:cs="Times New Roman"/>
                <w:color w:val="000000"/>
              </w:rPr>
              <w:t>0,48</w:t>
            </w:r>
          </w:p>
        </w:tc>
      </w:tr>
    </w:tbl>
    <w:p w14:paraId="067D5BD5" w14:textId="77777777" w:rsidR="008020A0" w:rsidRDefault="008020A0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238B2BA" w14:textId="77777777" w:rsidR="001E0A5C" w:rsidRDefault="008020A0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1</w:t>
      </w:r>
    </w:p>
    <w:p w14:paraId="242D53D4" w14:textId="77777777" w:rsidR="008020A0" w:rsidRDefault="00B02B56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eskriptif</w:t>
      </w:r>
      <w:proofErr w:type="spellEnd"/>
    </w:p>
    <w:tbl>
      <w:tblPr>
        <w:tblW w:w="5168" w:type="pct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68"/>
        <w:gridCol w:w="370"/>
        <w:gridCol w:w="1091"/>
        <w:gridCol w:w="1130"/>
        <w:gridCol w:w="1030"/>
        <w:gridCol w:w="1337"/>
        <w:gridCol w:w="1633"/>
      </w:tblGrid>
      <w:tr w:rsidR="001F4835" w:rsidRPr="001F4835" w14:paraId="5EFD160E" w14:textId="77777777" w:rsidTr="001F4835">
        <w:trPr>
          <w:cantSplit/>
        </w:trPr>
        <w:tc>
          <w:tcPr>
            <w:tcW w:w="5000" w:type="pct"/>
            <w:gridSpan w:val="7"/>
            <w:shd w:val="clear" w:color="auto" w:fill="FFFFFF"/>
            <w:vAlign w:val="center"/>
          </w:tcPr>
          <w:p w14:paraId="79F59FB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Descriptive Statistics</w:t>
            </w:r>
          </w:p>
        </w:tc>
      </w:tr>
      <w:tr w:rsidR="001F4835" w:rsidRPr="001F4835" w14:paraId="4F4D178C" w14:textId="77777777" w:rsidTr="001F4835">
        <w:trPr>
          <w:cantSplit/>
        </w:trPr>
        <w:tc>
          <w:tcPr>
            <w:tcW w:w="1150" w:type="pct"/>
            <w:shd w:val="clear" w:color="auto" w:fill="FFFFFF"/>
            <w:vAlign w:val="bottom"/>
          </w:tcPr>
          <w:p w14:paraId="2E440A8D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216" w:type="pct"/>
            <w:shd w:val="clear" w:color="auto" w:fill="FFFFFF"/>
            <w:vAlign w:val="bottom"/>
          </w:tcPr>
          <w:p w14:paraId="0355998B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N</w:t>
            </w:r>
          </w:p>
        </w:tc>
        <w:tc>
          <w:tcPr>
            <w:tcW w:w="637" w:type="pct"/>
            <w:shd w:val="clear" w:color="auto" w:fill="FFFFFF"/>
            <w:vAlign w:val="bottom"/>
          </w:tcPr>
          <w:p w14:paraId="05F02691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inimum</w:t>
            </w:r>
          </w:p>
        </w:tc>
        <w:tc>
          <w:tcPr>
            <w:tcW w:w="660" w:type="pct"/>
            <w:shd w:val="clear" w:color="auto" w:fill="FFFFFF"/>
            <w:vAlign w:val="bottom"/>
          </w:tcPr>
          <w:p w14:paraId="69043D93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aximum</w:t>
            </w:r>
          </w:p>
        </w:tc>
        <w:tc>
          <w:tcPr>
            <w:tcW w:w="602" w:type="pct"/>
            <w:shd w:val="clear" w:color="auto" w:fill="FFFFFF"/>
            <w:vAlign w:val="bottom"/>
          </w:tcPr>
          <w:p w14:paraId="62BB1361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ean</w:t>
            </w:r>
          </w:p>
        </w:tc>
        <w:tc>
          <w:tcPr>
            <w:tcW w:w="781" w:type="pct"/>
            <w:shd w:val="clear" w:color="auto" w:fill="FFFFFF"/>
            <w:vAlign w:val="bottom"/>
          </w:tcPr>
          <w:p w14:paraId="3DE36E6B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td. Deviation</w:t>
            </w:r>
          </w:p>
        </w:tc>
        <w:tc>
          <w:tcPr>
            <w:tcW w:w="953" w:type="pct"/>
            <w:shd w:val="clear" w:color="auto" w:fill="FFFFFF"/>
            <w:vAlign w:val="bottom"/>
          </w:tcPr>
          <w:p w14:paraId="590FD43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Variance</w:t>
            </w:r>
          </w:p>
        </w:tc>
      </w:tr>
      <w:tr w:rsidR="001F4835" w:rsidRPr="001F4835" w14:paraId="789BB2E8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5B8D405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Dewan </w:t>
            </w:r>
            <w:proofErr w:type="spellStart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saris</w:t>
            </w:r>
            <w:proofErr w:type="spellEnd"/>
          </w:p>
        </w:tc>
        <w:tc>
          <w:tcPr>
            <w:tcW w:w="216" w:type="pct"/>
            <w:shd w:val="clear" w:color="auto" w:fill="FFFFFF"/>
          </w:tcPr>
          <w:p w14:paraId="54E9DAFD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2A82FB2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</w:t>
            </w:r>
          </w:p>
        </w:tc>
        <w:tc>
          <w:tcPr>
            <w:tcW w:w="660" w:type="pct"/>
            <w:shd w:val="clear" w:color="auto" w:fill="FFFFFF"/>
          </w:tcPr>
          <w:p w14:paraId="7DE98F1B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9</w:t>
            </w:r>
          </w:p>
        </w:tc>
        <w:tc>
          <w:tcPr>
            <w:tcW w:w="602" w:type="pct"/>
            <w:shd w:val="clear" w:color="auto" w:fill="FFFFFF"/>
          </w:tcPr>
          <w:p w14:paraId="042408C1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4.88</w:t>
            </w:r>
          </w:p>
        </w:tc>
        <w:tc>
          <w:tcPr>
            <w:tcW w:w="781" w:type="pct"/>
            <w:shd w:val="clear" w:color="auto" w:fill="FFFFFF"/>
          </w:tcPr>
          <w:p w14:paraId="7570970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828</w:t>
            </w:r>
          </w:p>
        </w:tc>
        <w:tc>
          <w:tcPr>
            <w:tcW w:w="953" w:type="pct"/>
            <w:shd w:val="clear" w:color="auto" w:fill="FFFFFF"/>
          </w:tcPr>
          <w:p w14:paraId="7B5EA2E2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.343</w:t>
            </w:r>
          </w:p>
        </w:tc>
      </w:tr>
      <w:tr w:rsidR="001F4835" w:rsidRPr="001F4835" w14:paraId="1C9D491E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082B6366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te</w:t>
            </w:r>
            <w:proofErr w:type="spellEnd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Audit</w:t>
            </w:r>
          </w:p>
        </w:tc>
        <w:tc>
          <w:tcPr>
            <w:tcW w:w="216" w:type="pct"/>
            <w:shd w:val="clear" w:color="auto" w:fill="FFFFFF"/>
          </w:tcPr>
          <w:p w14:paraId="0390EFF0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6A518049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</w:t>
            </w:r>
          </w:p>
        </w:tc>
        <w:tc>
          <w:tcPr>
            <w:tcW w:w="660" w:type="pct"/>
            <w:shd w:val="clear" w:color="auto" w:fill="FFFFFF"/>
          </w:tcPr>
          <w:p w14:paraId="53B34FE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4</w:t>
            </w:r>
          </w:p>
        </w:tc>
        <w:tc>
          <w:tcPr>
            <w:tcW w:w="602" w:type="pct"/>
            <w:shd w:val="clear" w:color="auto" w:fill="FFFFFF"/>
          </w:tcPr>
          <w:p w14:paraId="210D338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.035</w:t>
            </w:r>
          </w:p>
        </w:tc>
        <w:tc>
          <w:tcPr>
            <w:tcW w:w="781" w:type="pct"/>
            <w:shd w:val="clear" w:color="auto" w:fill="FFFFFF"/>
          </w:tcPr>
          <w:p w14:paraId="127E770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325</w:t>
            </w:r>
          </w:p>
        </w:tc>
        <w:tc>
          <w:tcPr>
            <w:tcW w:w="953" w:type="pct"/>
            <w:shd w:val="clear" w:color="auto" w:fill="FFFFFF"/>
          </w:tcPr>
          <w:p w14:paraId="18A8BE68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106</w:t>
            </w:r>
          </w:p>
        </w:tc>
      </w:tr>
      <w:tr w:rsidR="001F4835" w:rsidRPr="001F4835" w14:paraId="6609B182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590AB340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Ukuran</w:t>
            </w:r>
            <w:proofErr w:type="spellEnd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Perusahaan</w:t>
            </w:r>
          </w:p>
        </w:tc>
        <w:tc>
          <w:tcPr>
            <w:tcW w:w="216" w:type="pct"/>
            <w:shd w:val="clear" w:color="auto" w:fill="FFFFFF"/>
          </w:tcPr>
          <w:p w14:paraId="0A8B96AA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281FA744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3.73</w:t>
            </w:r>
          </w:p>
        </w:tc>
        <w:tc>
          <w:tcPr>
            <w:tcW w:w="660" w:type="pct"/>
            <w:shd w:val="clear" w:color="auto" w:fill="FFFFFF"/>
          </w:tcPr>
          <w:p w14:paraId="61609552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0</w:t>
            </w: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7</w:t>
            </w:r>
          </w:p>
        </w:tc>
        <w:tc>
          <w:tcPr>
            <w:tcW w:w="602" w:type="pct"/>
            <w:shd w:val="clear" w:color="auto" w:fill="FFFFFF"/>
          </w:tcPr>
          <w:p w14:paraId="514D5EC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2</w:t>
            </w: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1512</w:t>
            </w:r>
          </w:p>
        </w:tc>
        <w:tc>
          <w:tcPr>
            <w:tcW w:w="781" w:type="pct"/>
            <w:shd w:val="clear" w:color="auto" w:fill="FFFFFF"/>
          </w:tcPr>
          <w:p w14:paraId="2039D90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5554.534</w:t>
            </w:r>
          </w:p>
        </w:tc>
        <w:tc>
          <w:tcPr>
            <w:tcW w:w="953" w:type="pct"/>
            <w:shd w:val="clear" w:color="auto" w:fill="FFFFFF"/>
          </w:tcPr>
          <w:p w14:paraId="6647A820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0852850.193</w:t>
            </w:r>
          </w:p>
        </w:tc>
      </w:tr>
      <w:tr w:rsidR="001F4835" w:rsidRPr="001F4835" w14:paraId="1F74BD59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1CEBB8EC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everage</w:t>
            </w:r>
          </w:p>
        </w:tc>
        <w:tc>
          <w:tcPr>
            <w:tcW w:w="216" w:type="pct"/>
            <w:shd w:val="clear" w:color="auto" w:fill="FFFFFF"/>
          </w:tcPr>
          <w:p w14:paraId="1A21F068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231081E0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8</w:t>
            </w:r>
          </w:p>
        </w:tc>
        <w:tc>
          <w:tcPr>
            <w:tcW w:w="660" w:type="pct"/>
            <w:shd w:val="clear" w:color="auto" w:fill="FFFFFF"/>
          </w:tcPr>
          <w:p w14:paraId="4B533BC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82</w:t>
            </w:r>
          </w:p>
        </w:tc>
        <w:tc>
          <w:tcPr>
            <w:tcW w:w="602" w:type="pct"/>
            <w:shd w:val="clear" w:color="auto" w:fill="FFFFFF"/>
          </w:tcPr>
          <w:p w14:paraId="53290D1F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3980</w:t>
            </w:r>
          </w:p>
        </w:tc>
        <w:tc>
          <w:tcPr>
            <w:tcW w:w="781" w:type="pct"/>
            <w:shd w:val="clear" w:color="auto" w:fill="FFFFFF"/>
          </w:tcPr>
          <w:p w14:paraId="68E9313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85.472</w:t>
            </w:r>
          </w:p>
        </w:tc>
        <w:tc>
          <w:tcPr>
            <w:tcW w:w="953" w:type="pct"/>
            <w:shd w:val="clear" w:color="auto" w:fill="FFFFFF"/>
          </w:tcPr>
          <w:p w14:paraId="55119B04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4399.988</w:t>
            </w:r>
          </w:p>
        </w:tc>
      </w:tr>
      <w:tr w:rsidR="001F4835" w:rsidRPr="001F4835" w14:paraId="16D44F24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5C90D174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ikuiditas</w:t>
            </w:r>
            <w:proofErr w:type="spellEnd"/>
          </w:p>
        </w:tc>
        <w:tc>
          <w:tcPr>
            <w:tcW w:w="216" w:type="pct"/>
            <w:shd w:val="clear" w:color="auto" w:fill="FFFFFF"/>
          </w:tcPr>
          <w:p w14:paraId="3AC02BFA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7963F1AE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6</w:t>
            </w: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6</w:t>
            </w:r>
          </w:p>
        </w:tc>
        <w:tc>
          <w:tcPr>
            <w:tcW w:w="660" w:type="pct"/>
            <w:shd w:val="clear" w:color="auto" w:fill="FFFFFF"/>
          </w:tcPr>
          <w:p w14:paraId="0A3B9494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08.44</w:t>
            </w:r>
          </w:p>
        </w:tc>
        <w:tc>
          <w:tcPr>
            <w:tcW w:w="602" w:type="pct"/>
            <w:shd w:val="clear" w:color="auto" w:fill="FFFFFF"/>
          </w:tcPr>
          <w:p w14:paraId="2ABFA8B1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5.089</w:t>
            </w:r>
          </w:p>
        </w:tc>
        <w:tc>
          <w:tcPr>
            <w:tcW w:w="781" w:type="pct"/>
            <w:shd w:val="clear" w:color="auto" w:fill="FFFFFF"/>
          </w:tcPr>
          <w:p w14:paraId="15B74740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2505.978</w:t>
            </w:r>
          </w:p>
        </w:tc>
        <w:tc>
          <w:tcPr>
            <w:tcW w:w="953" w:type="pct"/>
            <w:shd w:val="clear" w:color="auto" w:fill="FFFFFF"/>
          </w:tcPr>
          <w:p w14:paraId="33351786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506519040.310</w:t>
            </w:r>
          </w:p>
        </w:tc>
      </w:tr>
      <w:tr w:rsidR="001F4835" w:rsidRPr="001F4835" w14:paraId="3BA22C50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69ECDB49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Profitabilitas</w:t>
            </w:r>
            <w:proofErr w:type="spellEnd"/>
          </w:p>
        </w:tc>
        <w:tc>
          <w:tcPr>
            <w:tcW w:w="216" w:type="pct"/>
            <w:shd w:val="clear" w:color="auto" w:fill="FFFFFF"/>
          </w:tcPr>
          <w:p w14:paraId="3EA57D1A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6DBD126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1</w:t>
            </w:r>
          </w:p>
        </w:tc>
        <w:tc>
          <w:tcPr>
            <w:tcW w:w="660" w:type="pct"/>
            <w:shd w:val="clear" w:color="auto" w:fill="FFFFFF"/>
          </w:tcPr>
          <w:p w14:paraId="0977EFF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58</w:t>
            </w:r>
          </w:p>
        </w:tc>
        <w:tc>
          <w:tcPr>
            <w:tcW w:w="602" w:type="pct"/>
            <w:shd w:val="clear" w:color="auto" w:fill="FFFFFF"/>
          </w:tcPr>
          <w:p w14:paraId="593D4B44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1026</w:t>
            </w:r>
          </w:p>
        </w:tc>
        <w:tc>
          <w:tcPr>
            <w:tcW w:w="781" w:type="pct"/>
            <w:shd w:val="clear" w:color="auto" w:fill="FFFFFF"/>
          </w:tcPr>
          <w:p w14:paraId="1F7D5190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02.738</w:t>
            </w:r>
          </w:p>
        </w:tc>
        <w:tc>
          <w:tcPr>
            <w:tcW w:w="953" w:type="pct"/>
            <w:shd w:val="clear" w:color="auto" w:fill="FFFFFF"/>
          </w:tcPr>
          <w:p w14:paraId="25AEBD5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91650.217</w:t>
            </w:r>
          </w:p>
        </w:tc>
      </w:tr>
      <w:tr w:rsidR="001F4835" w:rsidRPr="001F4835" w14:paraId="6EE4A709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578AC903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MD</w:t>
            </w:r>
          </w:p>
        </w:tc>
        <w:tc>
          <w:tcPr>
            <w:tcW w:w="216" w:type="pct"/>
            <w:shd w:val="clear" w:color="auto" w:fill="FFFFFF"/>
          </w:tcPr>
          <w:p w14:paraId="024E4AAA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</w:tcPr>
          <w:p w14:paraId="109315AE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28</w:t>
            </w:r>
          </w:p>
        </w:tc>
        <w:tc>
          <w:tcPr>
            <w:tcW w:w="660" w:type="pct"/>
            <w:shd w:val="clear" w:color="auto" w:fill="FFFFFF"/>
          </w:tcPr>
          <w:p w14:paraId="75B37759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64</w:t>
            </w:r>
          </w:p>
        </w:tc>
        <w:tc>
          <w:tcPr>
            <w:tcW w:w="602" w:type="pct"/>
            <w:shd w:val="clear" w:color="auto" w:fill="FFFFFF"/>
          </w:tcPr>
          <w:p w14:paraId="00F67896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4706</w:t>
            </w:r>
          </w:p>
        </w:tc>
        <w:tc>
          <w:tcPr>
            <w:tcW w:w="781" w:type="pct"/>
            <w:shd w:val="clear" w:color="auto" w:fill="FFFFFF"/>
          </w:tcPr>
          <w:p w14:paraId="0A7CD1A9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5.15082</w:t>
            </w:r>
          </w:p>
        </w:tc>
        <w:tc>
          <w:tcPr>
            <w:tcW w:w="953" w:type="pct"/>
            <w:shd w:val="clear" w:color="auto" w:fill="FFFFFF"/>
          </w:tcPr>
          <w:p w14:paraId="7183F89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6.531</w:t>
            </w:r>
          </w:p>
        </w:tc>
      </w:tr>
      <w:tr w:rsidR="001F4835" w:rsidRPr="001F4835" w14:paraId="17A53006" w14:textId="77777777" w:rsidTr="001F4835">
        <w:trPr>
          <w:cantSplit/>
        </w:trPr>
        <w:tc>
          <w:tcPr>
            <w:tcW w:w="1150" w:type="pct"/>
            <w:shd w:val="clear" w:color="auto" w:fill="E0E0E0"/>
          </w:tcPr>
          <w:p w14:paraId="54E8F556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Valid N (listwise)</w:t>
            </w:r>
          </w:p>
        </w:tc>
        <w:tc>
          <w:tcPr>
            <w:tcW w:w="216" w:type="pct"/>
            <w:shd w:val="clear" w:color="auto" w:fill="FFFFFF"/>
          </w:tcPr>
          <w:p w14:paraId="0818C1D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1F4835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  <w:tc>
          <w:tcPr>
            <w:tcW w:w="637" w:type="pct"/>
            <w:shd w:val="clear" w:color="auto" w:fill="FFFFFF"/>
            <w:vAlign w:val="center"/>
          </w:tcPr>
          <w:p w14:paraId="38D0B6D6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660" w:type="pct"/>
            <w:shd w:val="clear" w:color="auto" w:fill="FFFFFF"/>
            <w:vAlign w:val="center"/>
          </w:tcPr>
          <w:p w14:paraId="3A02FAE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602" w:type="pct"/>
            <w:shd w:val="clear" w:color="auto" w:fill="FFFFFF"/>
            <w:vAlign w:val="center"/>
          </w:tcPr>
          <w:p w14:paraId="1F600427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781" w:type="pct"/>
            <w:shd w:val="clear" w:color="auto" w:fill="FFFFFF"/>
            <w:vAlign w:val="center"/>
          </w:tcPr>
          <w:p w14:paraId="418C014B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953" w:type="pct"/>
            <w:shd w:val="clear" w:color="auto" w:fill="FFFFFF"/>
            <w:vAlign w:val="center"/>
          </w:tcPr>
          <w:p w14:paraId="331A6BC5" w14:textId="77777777" w:rsidR="001F4835" w:rsidRPr="001F4835" w:rsidRDefault="001F4835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</w:tbl>
    <w:p w14:paraId="37300649" w14:textId="77777777" w:rsidR="00B02B56" w:rsidRPr="00B02B56" w:rsidRDefault="00B02B56" w:rsidP="00B02B5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86DE986" w14:textId="77777777" w:rsidR="00B02B56" w:rsidRPr="00B02B56" w:rsidRDefault="00B02B56" w:rsidP="00B02B5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BA48CB3" w14:textId="77777777" w:rsidR="00B02B56" w:rsidRDefault="00B02B56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2B692C2" w14:textId="77777777" w:rsidR="00B02B56" w:rsidRDefault="00B02B56" w:rsidP="002858EE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2</w:t>
      </w:r>
    </w:p>
    <w:p w14:paraId="2128ED40" w14:textId="77777777" w:rsidR="00B13920" w:rsidRPr="00B13920" w:rsidRDefault="003F35F1" w:rsidP="00B13920">
      <w:pPr>
        <w:widowControl w:val="0"/>
        <w:autoSpaceDE w:val="0"/>
        <w:autoSpaceDN w:val="0"/>
        <w:adjustRightInd w:val="0"/>
        <w:spacing w:line="240" w:lineRule="auto"/>
        <w:ind w:left="720" w:hanging="11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Normalitas</w:t>
      </w:r>
      <w:proofErr w:type="spellEnd"/>
    </w:p>
    <w:tbl>
      <w:tblPr>
        <w:tblW w:w="7357" w:type="dxa"/>
        <w:tblInd w:w="9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353"/>
        <w:gridCol w:w="1981"/>
        <w:gridCol w:w="2023"/>
      </w:tblGrid>
      <w:tr w:rsidR="00B13920" w:rsidRPr="007755AA" w14:paraId="58FEB2B3" w14:textId="77777777" w:rsidTr="00E51466">
        <w:trPr>
          <w:cantSplit/>
          <w:trHeight w:val="363"/>
        </w:trPr>
        <w:tc>
          <w:tcPr>
            <w:tcW w:w="7357" w:type="dxa"/>
            <w:gridSpan w:val="3"/>
            <w:shd w:val="clear" w:color="auto" w:fill="FFFFFF"/>
            <w:vAlign w:val="center"/>
          </w:tcPr>
          <w:p w14:paraId="3A2282BF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One-Sample Kolmogorov-Smirnov Test</w:t>
            </w:r>
          </w:p>
        </w:tc>
      </w:tr>
      <w:tr w:rsidR="00B13920" w:rsidRPr="007755AA" w14:paraId="68E3DA50" w14:textId="77777777" w:rsidTr="00E51466">
        <w:trPr>
          <w:cantSplit/>
          <w:trHeight w:val="705"/>
        </w:trPr>
        <w:tc>
          <w:tcPr>
            <w:tcW w:w="5334" w:type="dxa"/>
            <w:gridSpan w:val="2"/>
            <w:shd w:val="clear" w:color="auto" w:fill="FFFFFF"/>
            <w:vAlign w:val="bottom"/>
          </w:tcPr>
          <w:p w14:paraId="3E1A6AA6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2023" w:type="dxa"/>
            <w:shd w:val="clear" w:color="auto" w:fill="FFFFFF"/>
            <w:vAlign w:val="bottom"/>
          </w:tcPr>
          <w:p w14:paraId="167A322E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Unstandardized Residual</w:t>
            </w:r>
          </w:p>
        </w:tc>
      </w:tr>
      <w:tr w:rsidR="00B13920" w:rsidRPr="007755AA" w14:paraId="45E267D4" w14:textId="77777777" w:rsidTr="00E51466">
        <w:trPr>
          <w:cantSplit/>
          <w:trHeight w:val="363"/>
        </w:trPr>
        <w:tc>
          <w:tcPr>
            <w:tcW w:w="5334" w:type="dxa"/>
            <w:gridSpan w:val="2"/>
            <w:shd w:val="clear" w:color="auto" w:fill="E0E0E0"/>
          </w:tcPr>
          <w:p w14:paraId="083B1378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N</w:t>
            </w:r>
          </w:p>
        </w:tc>
        <w:tc>
          <w:tcPr>
            <w:tcW w:w="2023" w:type="dxa"/>
            <w:shd w:val="clear" w:color="auto" w:fill="FFFFFF"/>
          </w:tcPr>
          <w:p w14:paraId="5D66A55A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5</w:t>
            </w:r>
          </w:p>
        </w:tc>
      </w:tr>
      <w:tr w:rsidR="00B13920" w:rsidRPr="007755AA" w14:paraId="6F436CA8" w14:textId="77777777" w:rsidTr="00E51466">
        <w:trPr>
          <w:cantSplit/>
          <w:trHeight w:val="363"/>
        </w:trPr>
        <w:tc>
          <w:tcPr>
            <w:tcW w:w="3353" w:type="dxa"/>
            <w:vMerge w:val="restart"/>
            <w:shd w:val="clear" w:color="auto" w:fill="E0E0E0"/>
          </w:tcPr>
          <w:p w14:paraId="19B60CB4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Normal </w:t>
            </w:r>
            <w:proofErr w:type="spellStart"/>
            <w:proofErr w:type="gramStart"/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Parameters</w:t>
            </w: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vertAlign w:val="superscript"/>
                <w:lang w:val="en-ID"/>
              </w:rPr>
              <w:t>a,b</w:t>
            </w:r>
            <w:proofErr w:type="spellEnd"/>
            <w:proofErr w:type="gramEnd"/>
          </w:p>
        </w:tc>
        <w:tc>
          <w:tcPr>
            <w:tcW w:w="1981" w:type="dxa"/>
            <w:shd w:val="clear" w:color="auto" w:fill="E0E0E0"/>
          </w:tcPr>
          <w:p w14:paraId="78122350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ean</w:t>
            </w:r>
          </w:p>
        </w:tc>
        <w:tc>
          <w:tcPr>
            <w:tcW w:w="2023" w:type="dxa"/>
            <w:shd w:val="clear" w:color="auto" w:fill="FFFFFF"/>
          </w:tcPr>
          <w:p w14:paraId="6AE1B0AA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0000</w:t>
            </w:r>
          </w:p>
        </w:tc>
      </w:tr>
      <w:tr w:rsidR="00B13920" w:rsidRPr="007755AA" w14:paraId="3FF0CDE9" w14:textId="77777777" w:rsidTr="00E51466">
        <w:trPr>
          <w:cantSplit/>
          <w:trHeight w:val="363"/>
        </w:trPr>
        <w:tc>
          <w:tcPr>
            <w:tcW w:w="3353" w:type="dxa"/>
            <w:vMerge/>
            <w:shd w:val="clear" w:color="auto" w:fill="E0E0E0"/>
          </w:tcPr>
          <w:p w14:paraId="08AC4F76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981" w:type="dxa"/>
            <w:shd w:val="clear" w:color="auto" w:fill="E0E0E0"/>
          </w:tcPr>
          <w:p w14:paraId="55712108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td. Deviation</w:t>
            </w:r>
          </w:p>
        </w:tc>
        <w:tc>
          <w:tcPr>
            <w:tcW w:w="2023" w:type="dxa"/>
            <w:shd w:val="clear" w:color="auto" w:fill="FFFFFF"/>
          </w:tcPr>
          <w:p w14:paraId="700D0E77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00000</w:t>
            </w:r>
          </w:p>
        </w:tc>
      </w:tr>
      <w:tr w:rsidR="00B13920" w:rsidRPr="007755AA" w14:paraId="1FDF0624" w14:textId="77777777" w:rsidTr="00E51466">
        <w:trPr>
          <w:cantSplit/>
          <w:trHeight w:val="363"/>
        </w:trPr>
        <w:tc>
          <w:tcPr>
            <w:tcW w:w="3353" w:type="dxa"/>
            <w:vMerge w:val="restart"/>
            <w:shd w:val="clear" w:color="auto" w:fill="E0E0E0"/>
          </w:tcPr>
          <w:p w14:paraId="14184607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st Extreme Differences</w:t>
            </w:r>
          </w:p>
        </w:tc>
        <w:tc>
          <w:tcPr>
            <w:tcW w:w="1981" w:type="dxa"/>
            <w:shd w:val="clear" w:color="auto" w:fill="E0E0E0"/>
          </w:tcPr>
          <w:p w14:paraId="024340FB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Absolute</w:t>
            </w:r>
          </w:p>
        </w:tc>
        <w:tc>
          <w:tcPr>
            <w:tcW w:w="2023" w:type="dxa"/>
            <w:shd w:val="clear" w:color="auto" w:fill="FFFFFF"/>
          </w:tcPr>
          <w:p w14:paraId="692086C4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73</w:t>
            </w:r>
          </w:p>
        </w:tc>
      </w:tr>
      <w:tr w:rsidR="00B13920" w:rsidRPr="007755AA" w14:paraId="7665AC0F" w14:textId="77777777" w:rsidTr="00E51466">
        <w:trPr>
          <w:cantSplit/>
          <w:trHeight w:val="385"/>
        </w:trPr>
        <w:tc>
          <w:tcPr>
            <w:tcW w:w="3353" w:type="dxa"/>
            <w:vMerge/>
            <w:shd w:val="clear" w:color="auto" w:fill="E0E0E0"/>
          </w:tcPr>
          <w:p w14:paraId="49FB6400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981" w:type="dxa"/>
            <w:shd w:val="clear" w:color="auto" w:fill="E0E0E0"/>
          </w:tcPr>
          <w:p w14:paraId="4C38346F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Positive</w:t>
            </w:r>
          </w:p>
        </w:tc>
        <w:tc>
          <w:tcPr>
            <w:tcW w:w="2023" w:type="dxa"/>
            <w:shd w:val="clear" w:color="auto" w:fill="FFFFFF"/>
          </w:tcPr>
          <w:p w14:paraId="23405766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42</w:t>
            </w:r>
          </w:p>
        </w:tc>
      </w:tr>
      <w:tr w:rsidR="00B13920" w:rsidRPr="007755AA" w14:paraId="36633FD6" w14:textId="77777777" w:rsidTr="00E51466">
        <w:trPr>
          <w:cantSplit/>
          <w:trHeight w:val="363"/>
        </w:trPr>
        <w:tc>
          <w:tcPr>
            <w:tcW w:w="3353" w:type="dxa"/>
            <w:vMerge/>
            <w:shd w:val="clear" w:color="auto" w:fill="E0E0E0"/>
          </w:tcPr>
          <w:p w14:paraId="3586AAA5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981" w:type="dxa"/>
            <w:shd w:val="clear" w:color="auto" w:fill="E0E0E0"/>
          </w:tcPr>
          <w:p w14:paraId="0A4D44B3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Negative</w:t>
            </w:r>
          </w:p>
        </w:tc>
        <w:tc>
          <w:tcPr>
            <w:tcW w:w="2023" w:type="dxa"/>
            <w:shd w:val="clear" w:color="auto" w:fill="FFFFFF"/>
          </w:tcPr>
          <w:p w14:paraId="515148D0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073</w:t>
            </w:r>
          </w:p>
        </w:tc>
      </w:tr>
      <w:tr w:rsidR="00B13920" w:rsidRPr="007755AA" w14:paraId="4CCFA87E" w14:textId="77777777" w:rsidTr="00E51466">
        <w:trPr>
          <w:cantSplit/>
          <w:trHeight w:val="363"/>
        </w:trPr>
        <w:tc>
          <w:tcPr>
            <w:tcW w:w="5334" w:type="dxa"/>
            <w:gridSpan w:val="2"/>
            <w:shd w:val="clear" w:color="auto" w:fill="E0E0E0"/>
          </w:tcPr>
          <w:p w14:paraId="1894BA47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Test Statistic</w:t>
            </w:r>
          </w:p>
        </w:tc>
        <w:tc>
          <w:tcPr>
            <w:tcW w:w="2023" w:type="dxa"/>
            <w:shd w:val="clear" w:color="auto" w:fill="FFFFFF"/>
          </w:tcPr>
          <w:p w14:paraId="1CBAFEDA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73</w:t>
            </w:r>
          </w:p>
        </w:tc>
      </w:tr>
      <w:tr w:rsidR="00B13920" w:rsidRPr="007755AA" w14:paraId="00D9CD4E" w14:textId="77777777" w:rsidTr="00E51466">
        <w:trPr>
          <w:cantSplit/>
          <w:trHeight w:val="363"/>
        </w:trPr>
        <w:tc>
          <w:tcPr>
            <w:tcW w:w="5334" w:type="dxa"/>
            <w:gridSpan w:val="2"/>
            <w:shd w:val="clear" w:color="auto" w:fill="E0E0E0"/>
          </w:tcPr>
          <w:p w14:paraId="557FC58F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Asymp</w:t>
            </w:r>
            <w:proofErr w:type="spellEnd"/>
            <w:r w:rsidRPr="007755AA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. Sig. (2-tailed)</w:t>
            </w:r>
          </w:p>
        </w:tc>
        <w:tc>
          <w:tcPr>
            <w:tcW w:w="2023" w:type="dxa"/>
            <w:shd w:val="clear" w:color="auto" w:fill="FFFFFF"/>
          </w:tcPr>
          <w:p w14:paraId="21CAEC59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200</w:t>
            </w:r>
            <w:proofErr w:type="gramStart"/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  <w:lang w:val="en-ID"/>
              </w:rPr>
              <w:t>c,d</w:t>
            </w:r>
            <w:proofErr w:type="gramEnd"/>
          </w:p>
        </w:tc>
      </w:tr>
      <w:tr w:rsidR="00B13920" w:rsidRPr="007755AA" w14:paraId="7BCD0C77" w14:textId="77777777" w:rsidTr="00E51466">
        <w:trPr>
          <w:cantSplit/>
          <w:trHeight w:val="342"/>
        </w:trPr>
        <w:tc>
          <w:tcPr>
            <w:tcW w:w="7357" w:type="dxa"/>
            <w:gridSpan w:val="3"/>
            <w:shd w:val="clear" w:color="auto" w:fill="FFFFFF"/>
          </w:tcPr>
          <w:p w14:paraId="3EA5DAF0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a. Test distribution is Normal.</w:t>
            </w:r>
          </w:p>
        </w:tc>
      </w:tr>
      <w:tr w:rsidR="00B13920" w:rsidRPr="007755AA" w14:paraId="12A102E2" w14:textId="77777777" w:rsidTr="00E51466">
        <w:trPr>
          <w:cantSplit/>
          <w:trHeight w:val="363"/>
        </w:trPr>
        <w:tc>
          <w:tcPr>
            <w:tcW w:w="7357" w:type="dxa"/>
            <w:gridSpan w:val="3"/>
            <w:shd w:val="clear" w:color="auto" w:fill="FFFFFF"/>
          </w:tcPr>
          <w:p w14:paraId="04643063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b. Calculated from data.</w:t>
            </w:r>
          </w:p>
        </w:tc>
      </w:tr>
      <w:tr w:rsidR="00B13920" w:rsidRPr="007755AA" w14:paraId="6557F1D1" w14:textId="77777777" w:rsidTr="00E51466">
        <w:trPr>
          <w:cantSplit/>
          <w:trHeight w:val="363"/>
        </w:trPr>
        <w:tc>
          <w:tcPr>
            <w:tcW w:w="7357" w:type="dxa"/>
            <w:gridSpan w:val="3"/>
            <w:shd w:val="clear" w:color="auto" w:fill="FFFFFF"/>
          </w:tcPr>
          <w:p w14:paraId="45F8656D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c. Lilliefors Significance Correction.</w:t>
            </w:r>
          </w:p>
        </w:tc>
      </w:tr>
      <w:tr w:rsidR="00B13920" w:rsidRPr="007755AA" w14:paraId="5BE66B72" w14:textId="77777777" w:rsidTr="00E51466">
        <w:trPr>
          <w:cantSplit/>
          <w:trHeight w:val="342"/>
        </w:trPr>
        <w:tc>
          <w:tcPr>
            <w:tcW w:w="7357" w:type="dxa"/>
            <w:gridSpan w:val="3"/>
            <w:shd w:val="clear" w:color="auto" w:fill="FFFFFF"/>
          </w:tcPr>
          <w:p w14:paraId="79E4DC5A" w14:textId="77777777" w:rsidR="00B13920" w:rsidRPr="007755AA" w:rsidRDefault="00B13920" w:rsidP="00E514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7755AA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d. This is a lower bound of the true significance.</w:t>
            </w:r>
          </w:p>
        </w:tc>
      </w:tr>
    </w:tbl>
    <w:p w14:paraId="31B4CCE8" w14:textId="77777777" w:rsidR="00D35DF3" w:rsidRPr="006E1FE3" w:rsidRDefault="00D35DF3" w:rsidP="006E1FE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both"/>
        <w:rPr>
          <w:rFonts w:ascii="Times New Roman" w:hAnsi="Times New Roman" w:cs="Times New Roman"/>
          <w:b/>
          <w:sz w:val="24"/>
        </w:rPr>
      </w:pPr>
    </w:p>
    <w:p w14:paraId="0025A79E" w14:textId="77777777" w:rsidR="00B13920" w:rsidRDefault="00B13920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3F9C08E1" w14:textId="77777777" w:rsidR="00D35DF3" w:rsidRDefault="00D35DF3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3</w:t>
      </w:r>
    </w:p>
    <w:p w14:paraId="600D6738" w14:textId="77777777" w:rsidR="00D35DF3" w:rsidRDefault="00D35DF3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Multikolinieritas</w:t>
      </w:r>
      <w:proofErr w:type="spellEnd"/>
    </w:p>
    <w:tbl>
      <w:tblPr>
        <w:tblW w:w="0" w:type="auto"/>
        <w:tblInd w:w="207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94"/>
        <w:gridCol w:w="2359"/>
        <w:gridCol w:w="1608"/>
        <w:gridCol w:w="988"/>
      </w:tblGrid>
      <w:tr w:rsidR="006E1FE3" w:rsidRPr="00D1614E" w14:paraId="455BD609" w14:textId="77777777" w:rsidTr="00234D5A">
        <w:trPr>
          <w:cantSplit/>
        </w:trPr>
        <w:tc>
          <w:tcPr>
            <w:tcW w:w="0" w:type="auto"/>
            <w:gridSpan w:val="4"/>
            <w:shd w:val="clear" w:color="auto" w:fill="FFFFFF"/>
            <w:vAlign w:val="center"/>
          </w:tcPr>
          <w:p w14:paraId="7D3DC281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proofErr w:type="spellStart"/>
            <w:r w:rsidRPr="00D1614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Coefficients</w:t>
            </w:r>
            <w:r w:rsidRPr="00D1614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  <w:lang w:val="en-ID"/>
              </w:rPr>
              <w:t>a</w:t>
            </w:r>
            <w:proofErr w:type="spellEnd"/>
          </w:p>
        </w:tc>
      </w:tr>
      <w:tr w:rsidR="006E1FE3" w:rsidRPr="00D1614E" w14:paraId="1479B1F1" w14:textId="77777777" w:rsidTr="00234D5A">
        <w:trPr>
          <w:cantSplit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6F2EE4D1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750D260D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Collinearity Statistics</w:t>
            </w:r>
          </w:p>
        </w:tc>
      </w:tr>
      <w:tr w:rsidR="006E1FE3" w:rsidRPr="00D1614E" w14:paraId="761E3996" w14:textId="77777777" w:rsidTr="00234D5A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1BAC2FB6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37AF25B2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Toleranc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545E991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VIF</w:t>
            </w:r>
          </w:p>
        </w:tc>
      </w:tr>
      <w:tr w:rsidR="006E1FE3" w:rsidRPr="00D1614E" w14:paraId="52B68388" w14:textId="77777777" w:rsidTr="00234D5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0942E80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4FC8937B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(Constant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5CCEAB40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7F8CAC2F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6E1FE3" w:rsidRPr="00D1614E" w14:paraId="57991BC8" w14:textId="77777777" w:rsidTr="00234D5A">
        <w:trPr>
          <w:cantSplit/>
        </w:trPr>
        <w:tc>
          <w:tcPr>
            <w:tcW w:w="0" w:type="auto"/>
            <w:vMerge/>
            <w:shd w:val="clear" w:color="auto" w:fill="E0E0E0"/>
          </w:tcPr>
          <w:p w14:paraId="3EE0C702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03F5FF5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Dewan </w:t>
            </w:r>
            <w:proofErr w:type="spellStart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saris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2A5117BE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730</w:t>
            </w:r>
          </w:p>
        </w:tc>
        <w:tc>
          <w:tcPr>
            <w:tcW w:w="0" w:type="auto"/>
            <w:shd w:val="clear" w:color="auto" w:fill="FFFFFF"/>
          </w:tcPr>
          <w:p w14:paraId="0408906B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369</w:t>
            </w:r>
          </w:p>
        </w:tc>
      </w:tr>
      <w:tr w:rsidR="006E1FE3" w:rsidRPr="00D1614E" w14:paraId="1AE59621" w14:textId="77777777" w:rsidTr="00234D5A">
        <w:trPr>
          <w:cantSplit/>
        </w:trPr>
        <w:tc>
          <w:tcPr>
            <w:tcW w:w="0" w:type="auto"/>
            <w:vMerge/>
            <w:shd w:val="clear" w:color="auto" w:fill="E0E0E0"/>
          </w:tcPr>
          <w:p w14:paraId="27CBA95D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B2D293B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te</w:t>
            </w:r>
            <w:proofErr w:type="spellEnd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Audit</w:t>
            </w:r>
          </w:p>
        </w:tc>
        <w:tc>
          <w:tcPr>
            <w:tcW w:w="0" w:type="auto"/>
            <w:shd w:val="clear" w:color="auto" w:fill="FFFFFF"/>
          </w:tcPr>
          <w:p w14:paraId="1E938B1C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985</w:t>
            </w:r>
          </w:p>
        </w:tc>
        <w:tc>
          <w:tcPr>
            <w:tcW w:w="0" w:type="auto"/>
            <w:shd w:val="clear" w:color="auto" w:fill="FFFFFF"/>
          </w:tcPr>
          <w:p w14:paraId="1D4C8060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015</w:t>
            </w:r>
          </w:p>
        </w:tc>
      </w:tr>
      <w:tr w:rsidR="006E1FE3" w:rsidRPr="00D1614E" w14:paraId="6CD84962" w14:textId="77777777" w:rsidTr="00234D5A">
        <w:trPr>
          <w:cantSplit/>
        </w:trPr>
        <w:tc>
          <w:tcPr>
            <w:tcW w:w="0" w:type="auto"/>
            <w:vMerge/>
            <w:shd w:val="clear" w:color="auto" w:fill="E0E0E0"/>
          </w:tcPr>
          <w:p w14:paraId="74BD2CC1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86ACDDE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Ukuran</w:t>
            </w:r>
            <w:proofErr w:type="spellEnd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Perusahaan</w:t>
            </w:r>
          </w:p>
        </w:tc>
        <w:tc>
          <w:tcPr>
            <w:tcW w:w="0" w:type="auto"/>
            <w:shd w:val="clear" w:color="auto" w:fill="FFFFFF"/>
          </w:tcPr>
          <w:p w14:paraId="54688AE6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751</w:t>
            </w:r>
          </w:p>
        </w:tc>
        <w:tc>
          <w:tcPr>
            <w:tcW w:w="0" w:type="auto"/>
            <w:shd w:val="clear" w:color="auto" w:fill="FFFFFF"/>
          </w:tcPr>
          <w:p w14:paraId="49A57DCF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332</w:t>
            </w:r>
          </w:p>
        </w:tc>
      </w:tr>
      <w:tr w:rsidR="006E1FE3" w:rsidRPr="00D1614E" w14:paraId="0E7AB296" w14:textId="77777777" w:rsidTr="00234D5A">
        <w:trPr>
          <w:cantSplit/>
        </w:trPr>
        <w:tc>
          <w:tcPr>
            <w:tcW w:w="0" w:type="auto"/>
            <w:vMerge/>
            <w:shd w:val="clear" w:color="auto" w:fill="E0E0E0"/>
          </w:tcPr>
          <w:p w14:paraId="408436FA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B3DF0C2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everage</w:t>
            </w:r>
          </w:p>
        </w:tc>
        <w:tc>
          <w:tcPr>
            <w:tcW w:w="0" w:type="auto"/>
            <w:shd w:val="clear" w:color="auto" w:fill="FFFFFF"/>
          </w:tcPr>
          <w:p w14:paraId="024A1773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835</w:t>
            </w:r>
          </w:p>
        </w:tc>
        <w:tc>
          <w:tcPr>
            <w:tcW w:w="0" w:type="auto"/>
            <w:shd w:val="clear" w:color="auto" w:fill="FFFFFF"/>
          </w:tcPr>
          <w:p w14:paraId="6F724980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197</w:t>
            </w:r>
          </w:p>
        </w:tc>
      </w:tr>
      <w:tr w:rsidR="006E1FE3" w:rsidRPr="00D1614E" w14:paraId="74CC9491" w14:textId="77777777" w:rsidTr="00234D5A">
        <w:trPr>
          <w:cantSplit/>
        </w:trPr>
        <w:tc>
          <w:tcPr>
            <w:tcW w:w="0" w:type="auto"/>
            <w:vMerge/>
            <w:shd w:val="clear" w:color="auto" w:fill="E0E0E0"/>
          </w:tcPr>
          <w:p w14:paraId="1421CB15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F78AD02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ikuiditas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03921167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913</w:t>
            </w:r>
          </w:p>
        </w:tc>
        <w:tc>
          <w:tcPr>
            <w:tcW w:w="0" w:type="auto"/>
            <w:shd w:val="clear" w:color="auto" w:fill="FFFFFF"/>
          </w:tcPr>
          <w:p w14:paraId="15B250A5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095</w:t>
            </w:r>
          </w:p>
        </w:tc>
      </w:tr>
      <w:tr w:rsidR="006E1FE3" w:rsidRPr="00D1614E" w14:paraId="7B3BB75A" w14:textId="77777777" w:rsidTr="00234D5A">
        <w:trPr>
          <w:cantSplit/>
        </w:trPr>
        <w:tc>
          <w:tcPr>
            <w:tcW w:w="0" w:type="auto"/>
            <w:vMerge/>
            <w:shd w:val="clear" w:color="auto" w:fill="E0E0E0"/>
          </w:tcPr>
          <w:p w14:paraId="676C7B94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7CDD52D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Profitabilitas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3E77F537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927</w:t>
            </w:r>
          </w:p>
        </w:tc>
        <w:tc>
          <w:tcPr>
            <w:tcW w:w="0" w:type="auto"/>
            <w:shd w:val="clear" w:color="auto" w:fill="FFFFFF"/>
          </w:tcPr>
          <w:p w14:paraId="1B071EF7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079</w:t>
            </w:r>
          </w:p>
        </w:tc>
      </w:tr>
      <w:tr w:rsidR="006E1FE3" w:rsidRPr="00D1614E" w14:paraId="443C7867" w14:textId="77777777" w:rsidTr="00234D5A">
        <w:trPr>
          <w:cantSplit/>
        </w:trPr>
        <w:tc>
          <w:tcPr>
            <w:tcW w:w="0" w:type="auto"/>
            <w:gridSpan w:val="4"/>
            <w:shd w:val="clear" w:color="auto" w:fill="FFFFFF"/>
          </w:tcPr>
          <w:p w14:paraId="3CF5FECB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a. Dependent Variable: Risk Management Disclosure</w:t>
            </w:r>
          </w:p>
        </w:tc>
      </w:tr>
    </w:tbl>
    <w:p w14:paraId="5EE3EC45" w14:textId="77777777" w:rsidR="00D35DF3" w:rsidRDefault="00D35DF3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68EBFFA3" w14:textId="77777777" w:rsidR="00D35DF3" w:rsidRDefault="00D35DF3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4</w:t>
      </w:r>
    </w:p>
    <w:p w14:paraId="40BAF19F" w14:textId="77777777" w:rsidR="00D35DF3" w:rsidRDefault="00D35DF3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709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Heteroskedastisitas</w:t>
      </w:r>
      <w:proofErr w:type="spellEnd"/>
    </w:p>
    <w:p w14:paraId="5ED43FB2" w14:textId="77777777" w:rsidR="00D35DF3" w:rsidRDefault="006E1FE3" w:rsidP="00D35DF3">
      <w:pPr>
        <w:pStyle w:val="ListParagraph"/>
        <w:widowControl w:val="0"/>
        <w:autoSpaceDE w:val="0"/>
        <w:autoSpaceDN w:val="0"/>
        <w:adjustRightInd w:val="0"/>
        <w:spacing w:line="480" w:lineRule="auto"/>
        <w:ind w:left="851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21728" behindDoc="0" locked="0" layoutInCell="1" allowOverlap="1" wp14:anchorId="5A5882A2" wp14:editId="10985958">
            <wp:simplePos x="0" y="0"/>
            <wp:positionH relativeFrom="column">
              <wp:posOffset>125730</wp:posOffset>
            </wp:positionH>
            <wp:positionV relativeFrom="paragraph">
              <wp:posOffset>81324</wp:posOffset>
            </wp:positionV>
            <wp:extent cx="5180965" cy="3051175"/>
            <wp:effectExtent l="0" t="0" r="635" b="0"/>
            <wp:wrapNone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965" cy="305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F9C6ED4" w14:textId="77777777" w:rsidR="00D35DF3" w:rsidRPr="00D35DF3" w:rsidRDefault="00D35DF3" w:rsidP="00D35DF3"/>
    <w:p w14:paraId="7F546259" w14:textId="77777777" w:rsidR="00D35DF3" w:rsidRPr="00D35DF3" w:rsidRDefault="00D35DF3" w:rsidP="00D35DF3"/>
    <w:p w14:paraId="634DFE65" w14:textId="77777777" w:rsidR="00D35DF3" w:rsidRPr="00D35DF3" w:rsidRDefault="00D35DF3" w:rsidP="00D35DF3"/>
    <w:p w14:paraId="42255184" w14:textId="77777777" w:rsidR="00D35DF3" w:rsidRPr="00D35DF3" w:rsidRDefault="00D35DF3" w:rsidP="00D35DF3"/>
    <w:p w14:paraId="2CB51337" w14:textId="77777777" w:rsidR="00D35DF3" w:rsidRPr="00D35DF3" w:rsidRDefault="00D35DF3" w:rsidP="00D35DF3"/>
    <w:p w14:paraId="39AEEBCA" w14:textId="77777777" w:rsidR="00D35DF3" w:rsidRPr="00D35DF3" w:rsidRDefault="00D35DF3" w:rsidP="00D35DF3"/>
    <w:p w14:paraId="069870D0" w14:textId="77777777" w:rsidR="00D35DF3" w:rsidRPr="00D35DF3" w:rsidRDefault="00D35DF3" w:rsidP="00D35DF3"/>
    <w:p w14:paraId="212C9988" w14:textId="77777777" w:rsidR="00D35DF3" w:rsidRPr="00D35DF3" w:rsidRDefault="00D35DF3" w:rsidP="00D35DF3"/>
    <w:p w14:paraId="470AB233" w14:textId="77777777" w:rsidR="00D35DF3" w:rsidRPr="00D35DF3" w:rsidRDefault="00D35DF3" w:rsidP="00D35DF3"/>
    <w:p w14:paraId="0063266C" w14:textId="77777777" w:rsidR="00D35DF3" w:rsidRPr="00D35DF3" w:rsidRDefault="00D35DF3" w:rsidP="00D35DF3"/>
    <w:p w14:paraId="76C5B32E" w14:textId="77777777" w:rsidR="00D35DF3" w:rsidRPr="00D35DF3" w:rsidRDefault="00D35DF3" w:rsidP="00D35DF3"/>
    <w:p w14:paraId="1977E387" w14:textId="77777777" w:rsidR="00D35DF3" w:rsidRPr="00D35DF3" w:rsidRDefault="00D35DF3" w:rsidP="00D35DF3">
      <w:pPr>
        <w:spacing w:line="480" w:lineRule="auto"/>
        <w:rPr>
          <w:sz w:val="24"/>
        </w:rPr>
      </w:pPr>
    </w:p>
    <w:p w14:paraId="27605EA1" w14:textId="77777777" w:rsidR="00D35DF3" w:rsidRDefault="00D35DF3" w:rsidP="00D35DF3">
      <w:pPr>
        <w:jc w:val="center"/>
      </w:pPr>
      <w:r>
        <w:br w:type="page"/>
      </w:r>
    </w:p>
    <w:p w14:paraId="371AFCE3" w14:textId="77777777" w:rsidR="00D35DF3" w:rsidRDefault="00D35DF3" w:rsidP="00D35DF3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5</w:t>
      </w:r>
    </w:p>
    <w:p w14:paraId="2164655C" w14:textId="77777777" w:rsidR="00D35DF3" w:rsidRDefault="00D35DF3" w:rsidP="00D35DF3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Autokorelasi</w:t>
      </w:r>
      <w:proofErr w:type="spellEnd"/>
    </w:p>
    <w:tbl>
      <w:tblPr>
        <w:tblW w:w="7293" w:type="dxa"/>
        <w:tblInd w:w="10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43"/>
        <w:gridCol w:w="693"/>
        <w:gridCol w:w="993"/>
        <w:gridCol w:w="1564"/>
        <w:gridCol w:w="1857"/>
        <w:gridCol w:w="1343"/>
      </w:tblGrid>
      <w:tr w:rsidR="006E1FE3" w:rsidRPr="00D1614E" w14:paraId="18324D56" w14:textId="77777777" w:rsidTr="00234D5A">
        <w:trPr>
          <w:cantSplit/>
        </w:trPr>
        <w:tc>
          <w:tcPr>
            <w:tcW w:w="0" w:type="auto"/>
            <w:gridSpan w:val="6"/>
            <w:shd w:val="clear" w:color="auto" w:fill="FFFFFF"/>
            <w:vAlign w:val="center"/>
          </w:tcPr>
          <w:p w14:paraId="23914C8C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 xml:space="preserve">Model </w:t>
            </w:r>
            <w:proofErr w:type="spellStart"/>
            <w:r w:rsidRPr="00D1614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Summary</w:t>
            </w:r>
            <w:r w:rsidRPr="00D1614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  <w:lang w:val="en-ID"/>
              </w:rPr>
              <w:t>b</w:t>
            </w:r>
            <w:proofErr w:type="spellEnd"/>
          </w:p>
        </w:tc>
      </w:tr>
      <w:tr w:rsidR="006E1FE3" w:rsidRPr="00D1614E" w14:paraId="0673D563" w14:textId="77777777" w:rsidTr="00234D5A">
        <w:trPr>
          <w:cantSplit/>
        </w:trPr>
        <w:tc>
          <w:tcPr>
            <w:tcW w:w="0" w:type="auto"/>
            <w:shd w:val="clear" w:color="auto" w:fill="FFFFFF"/>
            <w:vAlign w:val="bottom"/>
          </w:tcPr>
          <w:p w14:paraId="5CCD91BD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55CF406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A0A6763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C2D3FAC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Adjusted 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EF062E1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td. Error of the Estimat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70E30D2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Durbin-Watson</w:t>
            </w:r>
          </w:p>
        </w:tc>
      </w:tr>
      <w:tr w:rsidR="006E1FE3" w:rsidRPr="00D1614E" w14:paraId="4E93E25A" w14:textId="77777777" w:rsidTr="00234D5A">
        <w:trPr>
          <w:cantSplit/>
        </w:trPr>
        <w:tc>
          <w:tcPr>
            <w:tcW w:w="0" w:type="auto"/>
            <w:shd w:val="clear" w:color="auto" w:fill="E0E0E0"/>
          </w:tcPr>
          <w:p w14:paraId="24CDFC6D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D59A3B0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859</w:t>
            </w: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  <w:lang w:val="en-ID"/>
              </w:rPr>
              <w:t>a</w:t>
            </w:r>
          </w:p>
        </w:tc>
        <w:tc>
          <w:tcPr>
            <w:tcW w:w="0" w:type="auto"/>
            <w:shd w:val="clear" w:color="auto" w:fill="FFFFFF"/>
          </w:tcPr>
          <w:p w14:paraId="42E9525B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738</w:t>
            </w:r>
          </w:p>
        </w:tc>
        <w:tc>
          <w:tcPr>
            <w:tcW w:w="0" w:type="auto"/>
            <w:shd w:val="clear" w:color="auto" w:fill="FFFFFF"/>
          </w:tcPr>
          <w:p w14:paraId="0C094879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718</w:t>
            </w:r>
          </w:p>
        </w:tc>
        <w:tc>
          <w:tcPr>
            <w:tcW w:w="0" w:type="auto"/>
            <w:shd w:val="clear" w:color="auto" w:fill="FFFFFF"/>
          </w:tcPr>
          <w:p w14:paraId="5B2E1482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73480</w:t>
            </w:r>
          </w:p>
        </w:tc>
        <w:tc>
          <w:tcPr>
            <w:tcW w:w="0" w:type="auto"/>
            <w:shd w:val="clear" w:color="auto" w:fill="FFFFFF"/>
          </w:tcPr>
          <w:p w14:paraId="11D5B52B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051</w:t>
            </w:r>
          </w:p>
        </w:tc>
      </w:tr>
      <w:tr w:rsidR="006E1FE3" w:rsidRPr="00D1614E" w14:paraId="58BAFCF8" w14:textId="77777777" w:rsidTr="00234D5A">
        <w:trPr>
          <w:cantSplit/>
        </w:trPr>
        <w:tc>
          <w:tcPr>
            <w:tcW w:w="0" w:type="auto"/>
            <w:gridSpan w:val="6"/>
            <w:shd w:val="clear" w:color="auto" w:fill="FFFFFF"/>
          </w:tcPr>
          <w:p w14:paraId="1A5F6539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a. Predictors: (Constant), </w:t>
            </w:r>
            <w:proofErr w:type="spellStart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Profitabilitas</w:t>
            </w:r>
            <w:proofErr w:type="spellEnd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Komite</w:t>
            </w:r>
            <w:proofErr w:type="spellEnd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 Audit, </w:t>
            </w:r>
            <w:proofErr w:type="spellStart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Likuiditas</w:t>
            </w:r>
            <w:proofErr w:type="spellEnd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Ukuran</w:t>
            </w:r>
            <w:proofErr w:type="spellEnd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 Perusahaan, Leverage, Dewan </w:t>
            </w:r>
            <w:proofErr w:type="spellStart"/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Komisaris</w:t>
            </w:r>
            <w:proofErr w:type="spellEnd"/>
          </w:p>
        </w:tc>
      </w:tr>
      <w:tr w:rsidR="006E1FE3" w:rsidRPr="00D1614E" w14:paraId="24DD27A9" w14:textId="77777777" w:rsidTr="00234D5A">
        <w:trPr>
          <w:cantSplit/>
        </w:trPr>
        <w:tc>
          <w:tcPr>
            <w:tcW w:w="0" w:type="auto"/>
            <w:gridSpan w:val="6"/>
            <w:shd w:val="clear" w:color="auto" w:fill="FFFFFF"/>
          </w:tcPr>
          <w:p w14:paraId="188797F4" w14:textId="77777777" w:rsidR="006E1FE3" w:rsidRPr="00D1614E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D1614E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b. Dependent Variable: Risk Management Disclosure</w:t>
            </w:r>
          </w:p>
        </w:tc>
      </w:tr>
    </w:tbl>
    <w:p w14:paraId="534744D4" w14:textId="77777777" w:rsidR="00D35DF3" w:rsidRDefault="00D35DF3" w:rsidP="00D35DF3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702848F6" w14:textId="77777777" w:rsidR="00D35DF3" w:rsidRDefault="00D35DF3" w:rsidP="00D35DF3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6</w:t>
      </w:r>
    </w:p>
    <w:p w14:paraId="5483FE4D" w14:textId="77777777" w:rsidR="00D35DF3" w:rsidRDefault="00D35DF3" w:rsidP="00D35DF3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Regres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Linier </w:t>
      </w:r>
      <w:proofErr w:type="spellStart"/>
      <w:r>
        <w:rPr>
          <w:rFonts w:ascii="Times New Roman" w:hAnsi="Times New Roman" w:cs="Times New Roman"/>
          <w:b/>
          <w:sz w:val="24"/>
        </w:rPr>
        <w:t>Berganda</w:t>
      </w:r>
      <w:proofErr w:type="spellEnd"/>
    </w:p>
    <w:tbl>
      <w:tblPr>
        <w:tblW w:w="5000" w:type="pct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1"/>
        <w:gridCol w:w="1827"/>
        <w:gridCol w:w="1269"/>
        <w:gridCol w:w="1260"/>
        <w:gridCol w:w="2276"/>
        <w:gridCol w:w="848"/>
        <w:gridCol w:w="550"/>
      </w:tblGrid>
      <w:tr w:rsidR="006E1FE3" w:rsidRPr="00FE3D3F" w14:paraId="62DF56DA" w14:textId="77777777" w:rsidTr="006E1FE3">
        <w:trPr>
          <w:cantSplit/>
        </w:trPr>
        <w:tc>
          <w:tcPr>
            <w:tcW w:w="5000" w:type="pct"/>
            <w:gridSpan w:val="7"/>
            <w:shd w:val="clear" w:color="auto" w:fill="FFFFFF"/>
            <w:vAlign w:val="center"/>
          </w:tcPr>
          <w:p w14:paraId="66BFB067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proofErr w:type="spellStart"/>
            <w:r w:rsidRPr="00FE3D3F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Coefficients</w:t>
            </w:r>
            <w:r w:rsidRPr="00FE3D3F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  <w:lang w:val="en-ID"/>
              </w:rPr>
              <w:t>a</w:t>
            </w:r>
            <w:proofErr w:type="spellEnd"/>
          </w:p>
        </w:tc>
      </w:tr>
      <w:tr w:rsidR="006E1FE3" w:rsidRPr="00FE3D3F" w14:paraId="60BA2697" w14:textId="77777777" w:rsidTr="006E1FE3">
        <w:trPr>
          <w:cantSplit/>
        </w:trPr>
        <w:tc>
          <w:tcPr>
            <w:tcW w:w="1255" w:type="pct"/>
            <w:gridSpan w:val="2"/>
            <w:vMerge w:val="restart"/>
            <w:shd w:val="clear" w:color="auto" w:fill="FFFFFF"/>
            <w:vAlign w:val="bottom"/>
          </w:tcPr>
          <w:p w14:paraId="2D13D791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1527" w:type="pct"/>
            <w:gridSpan w:val="2"/>
            <w:shd w:val="clear" w:color="auto" w:fill="FFFFFF"/>
            <w:vAlign w:val="bottom"/>
          </w:tcPr>
          <w:p w14:paraId="6D419E81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Unstandardized Coefficients</w:t>
            </w:r>
          </w:p>
        </w:tc>
        <w:tc>
          <w:tcPr>
            <w:tcW w:w="1374" w:type="pct"/>
            <w:shd w:val="clear" w:color="auto" w:fill="FFFFFF"/>
            <w:vAlign w:val="bottom"/>
          </w:tcPr>
          <w:p w14:paraId="096AA9FC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tandardized Coefficients</w:t>
            </w:r>
          </w:p>
        </w:tc>
        <w:tc>
          <w:tcPr>
            <w:tcW w:w="512" w:type="pct"/>
            <w:vMerge w:val="restart"/>
            <w:shd w:val="clear" w:color="auto" w:fill="FFFFFF"/>
            <w:vAlign w:val="bottom"/>
          </w:tcPr>
          <w:p w14:paraId="5C07EA68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t</w:t>
            </w:r>
          </w:p>
        </w:tc>
        <w:tc>
          <w:tcPr>
            <w:tcW w:w="332" w:type="pct"/>
            <w:vMerge w:val="restart"/>
            <w:shd w:val="clear" w:color="auto" w:fill="FFFFFF"/>
            <w:vAlign w:val="bottom"/>
          </w:tcPr>
          <w:p w14:paraId="36B88B06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ig.</w:t>
            </w:r>
          </w:p>
        </w:tc>
      </w:tr>
      <w:tr w:rsidR="006E1FE3" w:rsidRPr="00FE3D3F" w14:paraId="02D20F09" w14:textId="77777777" w:rsidTr="006E1FE3">
        <w:trPr>
          <w:cantSplit/>
        </w:trPr>
        <w:tc>
          <w:tcPr>
            <w:tcW w:w="1255" w:type="pct"/>
            <w:gridSpan w:val="2"/>
            <w:vMerge/>
            <w:shd w:val="clear" w:color="auto" w:fill="FFFFFF"/>
            <w:vAlign w:val="bottom"/>
          </w:tcPr>
          <w:p w14:paraId="60675EA6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  <w:tc>
          <w:tcPr>
            <w:tcW w:w="766" w:type="pct"/>
            <w:shd w:val="clear" w:color="auto" w:fill="FFFFFF"/>
            <w:vAlign w:val="bottom"/>
          </w:tcPr>
          <w:p w14:paraId="78A6E071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B</w:t>
            </w:r>
          </w:p>
        </w:tc>
        <w:tc>
          <w:tcPr>
            <w:tcW w:w="761" w:type="pct"/>
            <w:shd w:val="clear" w:color="auto" w:fill="FFFFFF"/>
            <w:vAlign w:val="bottom"/>
          </w:tcPr>
          <w:p w14:paraId="34FD3C99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td. Error</w:t>
            </w:r>
          </w:p>
        </w:tc>
        <w:tc>
          <w:tcPr>
            <w:tcW w:w="1374" w:type="pct"/>
            <w:shd w:val="clear" w:color="auto" w:fill="FFFFFF"/>
            <w:vAlign w:val="bottom"/>
          </w:tcPr>
          <w:p w14:paraId="720A82A2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Beta</w:t>
            </w:r>
          </w:p>
        </w:tc>
        <w:tc>
          <w:tcPr>
            <w:tcW w:w="512" w:type="pct"/>
            <w:vMerge/>
            <w:shd w:val="clear" w:color="auto" w:fill="FFFFFF"/>
            <w:vAlign w:val="bottom"/>
          </w:tcPr>
          <w:p w14:paraId="184284E1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  <w:tc>
          <w:tcPr>
            <w:tcW w:w="332" w:type="pct"/>
            <w:vMerge/>
            <w:shd w:val="clear" w:color="auto" w:fill="FFFFFF"/>
            <w:vAlign w:val="bottom"/>
          </w:tcPr>
          <w:p w14:paraId="4AF0615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</w:tr>
      <w:tr w:rsidR="006E1FE3" w:rsidRPr="00FE3D3F" w14:paraId="70D3425E" w14:textId="77777777" w:rsidTr="006E1FE3">
        <w:trPr>
          <w:cantSplit/>
        </w:trPr>
        <w:tc>
          <w:tcPr>
            <w:tcW w:w="152" w:type="pct"/>
            <w:vMerge w:val="restart"/>
            <w:shd w:val="clear" w:color="auto" w:fill="E0E0E0"/>
          </w:tcPr>
          <w:p w14:paraId="4F977EFF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1</w:t>
            </w:r>
          </w:p>
        </w:tc>
        <w:tc>
          <w:tcPr>
            <w:tcW w:w="1103" w:type="pct"/>
            <w:shd w:val="clear" w:color="auto" w:fill="E0E0E0"/>
          </w:tcPr>
          <w:p w14:paraId="01EFD55C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(Constant)</w:t>
            </w:r>
          </w:p>
        </w:tc>
        <w:tc>
          <w:tcPr>
            <w:tcW w:w="766" w:type="pct"/>
            <w:shd w:val="clear" w:color="auto" w:fill="FFFFFF"/>
          </w:tcPr>
          <w:p w14:paraId="68D8D0EF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57.262</w:t>
            </w:r>
          </w:p>
        </w:tc>
        <w:tc>
          <w:tcPr>
            <w:tcW w:w="761" w:type="pct"/>
            <w:shd w:val="clear" w:color="auto" w:fill="FFFFFF"/>
          </w:tcPr>
          <w:p w14:paraId="60D4489A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.217</w:t>
            </w:r>
          </w:p>
        </w:tc>
        <w:tc>
          <w:tcPr>
            <w:tcW w:w="1374" w:type="pct"/>
            <w:shd w:val="clear" w:color="auto" w:fill="FFFFFF"/>
            <w:vAlign w:val="center"/>
          </w:tcPr>
          <w:p w14:paraId="4AF21C61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512" w:type="pct"/>
            <w:shd w:val="clear" w:color="auto" w:fill="FFFFFF"/>
          </w:tcPr>
          <w:p w14:paraId="4537865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7.802</w:t>
            </w:r>
          </w:p>
        </w:tc>
        <w:tc>
          <w:tcPr>
            <w:tcW w:w="332" w:type="pct"/>
            <w:shd w:val="clear" w:color="auto" w:fill="FFFFFF"/>
          </w:tcPr>
          <w:p w14:paraId="7E287311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</w:tr>
      <w:tr w:rsidR="006E1FE3" w:rsidRPr="00FE3D3F" w14:paraId="1CB8EBCA" w14:textId="77777777" w:rsidTr="006E1FE3">
        <w:trPr>
          <w:cantSplit/>
        </w:trPr>
        <w:tc>
          <w:tcPr>
            <w:tcW w:w="152" w:type="pct"/>
            <w:vMerge/>
            <w:shd w:val="clear" w:color="auto" w:fill="E0E0E0"/>
          </w:tcPr>
          <w:p w14:paraId="73A5FF44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103" w:type="pct"/>
            <w:shd w:val="clear" w:color="auto" w:fill="E0E0E0"/>
          </w:tcPr>
          <w:p w14:paraId="423EBBEE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Dewan </w:t>
            </w:r>
            <w:proofErr w:type="spellStart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saris</w:t>
            </w:r>
            <w:proofErr w:type="spellEnd"/>
          </w:p>
        </w:tc>
        <w:tc>
          <w:tcPr>
            <w:tcW w:w="766" w:type="pct"/>
            <w:shd w:val="clear" w:color="auto" w:fill="FFFFFF"/>
          </w:tcPr>
          <w:p w14:paraId="7BBC6669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194</w:t>
            </w:r>
          </w:p>
        </w:tc>
        <w:tc>
          <w:tcPr>
            <w:tcW w:w="761" w:type="pct"/>
            <w:shd w:val="clear" w:color="auto" w:fill="FFFFFF"/>
          </w:tcPr>
          <w:p w14:paraId="05B1B8E4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191</w:t>
            </w:r>
          </w:p>
        </w:tc>
        <w:tc>
          <w:tcPr>
            <w:tcW w:w="1374" w:type="pct"/>
            <w:shd w:val="clear" w:color="auto" w:fill="FFFFFF"/>
          </w:tcPr>
          <w:p w14:paraId="0E0EC84A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69</w:t>
            </w:r>
          </w:p>
        </w:tc>
        <w:tc>
          <w:tcPr>
            <w:tcW w:w="512" w:type="pct"/>
            <w:shd w:val="clear" w:color="auto" w:fill="FFFFFF"/>
          </w:tcPr>
          <w:p w14:paraId="682680F8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017</w:t>
            </w:r>
          </w:p>
        </w:tc>
        <w:tc>
          <w:tcPr>
            <w:tcW w:w="332" w:type="pct"/>
            <w:shd w:val="clear" w:color="auto" w:fill="FFFFFF"/>
          </w:tcPr>
          <w:p w14:paraId="282E8BE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312</w:t>
            </w:r>
          </w:p>
        </w:tc>
      </w:tr>
      <w:tr w:rsidR="006E1FE3" w:rsidRPr="00FE3D3F" w14:paraId="2A7ED895" w14:textId="77777777" w:rsidTr="006E1FE3">
        <w:trPr>
          <w:cantSplit/>
        </w:trPr>
        <w:tc>
          <w:tcPr>
            <w:tcW w:w="152" w:type="pct"/>
            <w:vMerge/>
            <w:shd w:val="clear" w:color="auto" w:fill="E0E0E0"/>
          </w:tcPr>
          <w:p w14:paraId="7D3A6EEF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103" w:type="pct"/>
            <w:shd w:val="clear" w:color="auto" w:fill="E0E0E0"/>
          </w:tcPr>
          <w:p w14:paraId="45BEBCC3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te</w:t>
            </w:r>
            <w:proofErr w:type="spellEnd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Audit</w:t>
            </w:r>
          </w:p>
        </w:tc>
        <w:tc>
          <w:tcPr>
            <w:tcW w:w="766" w:type="pct"/>
            <w:shd w:val="clear" w:color="auto" w:fill="FFFFFF"/>
          </w:tcPr>
          <w:p w14:paraId="415C5B15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647</w:t>
            </w:r>
          </w:p>
        </w:tc>
        <w:tc>
          <w:tcPr>
            <w:tcW w:w="761" w:type="pct"/>
            <w:shd w:val="clear" w:color="auto" w:fill="FFFFFF"/>
          </w:tcPr>
          <w:p w14:paraId="0F1F1118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924</w:t>
            </w:r>
          </w:p>
        </w:tc>
        <w:tc>
          <w:tcPr>
            <w:tcW w:w="1374" w:type="pct"/>
            <w:shd w:val="clear" w:color="auto" w:fill="FFFFFF"/>
          </w:tcPr>
          <w:p w14:paraId="35DF7EBD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041</w:t>
            </w:r>
          </w:p>
        </w:tc>
        <w:tc>
          <w:tcPr>
            <w:tcW w:w="512" w:type="pct"/>
            <w:shd w:val="clear" w:color="auto" w:fill="FFFFFF"/>
          </w:tcPr>
          <w:p w14:paraId="5A0DFB44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701</w:t>
            </w:r>
          </w:p>
        </w:tc>
        <w:tc>
          <w:tcPr>
            <w:tcW w:w="332" w:type="pct"/>
            <w:shd w:val="clear" w:color="auto" w:fill="FFFFFF"/>
          </w:tcPr>
          <w:p w14:paraId="656D3B0A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486</w:t>
            </w:r>
          </w:p>
        </w:tc>
      </w:tr>
      <w:tr w:rsidR="006E1FE3" w:rsidRPr="00FE3D3F" w14:paraId="7002EF0D" w14:textId="77777777" w:rsidTr="006E1FE3">
        <w:trPr>
          <w:cantSplit/>
        </w:trPr>
        <w:tc>
          <w:tcPr>
            <w:tcW w:w="152" w:type="pct"/>
            <w:vMerge/>
            <w:shd w:val="clear" w:color="auto" w:fill="E0E0E0"/>
          </w:tcPr>
          <w:p w14:paraId="5F479FD2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103" w:type="pct"/>
            <w:shd w:val="clear" w:color="auto" w:fill="E0E0E0"/>
          </w:tcPr>
          <w:p w14:paraId="59CB375E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Ukuran</w:t>
            </w:r>
            <w:proofErr w:type="spellEnd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Perusahaan</w:t>
            </w:r>
          </w:p>
        </w:tc>
        <w:tc>
          <w:tcPr>
            <w:tcW w:w="766" w:type="pct"/>
            <w:shd w:val="clear" w:color="auto" w:fill="FFFFFF"/>
          </w:tcPr>
          <w:p w14:paraId="6418098E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001</w:t>
            </w:r>
          </w:p>
        </w:tc>
        <w:tc>
          <w:tcPr>
            <w:tcW w:w="761" w:type="pct"/>
            <w:shd w:val="clear" w:color="auto" w:fill="FFFFFF"/>
          </w:tcPr>
          <w:p w14:paraId="093388D2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  <w:tc>
          <w:tcPr>
            <w:tcW w:w="1374" w:type="pct"/>
            <w:shd w:val="clear" w:color="auto" w:fill="FFFFFF"/>
          </w:tcPr>
          <w:p w14:paraId="191499E9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776</w:t>
            </w:r>
          </w:p>
        </w:tc>
        <w:tc>
          <w:tcPr>
            <w:tcW w:w="512" w:type="pct"/>
            <w:shd w:val="clear" w:color="auto" w:fill="FFFFFF"/>
          </w:tcPr>
          <w:p w14:paraId="46614D45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11.614</w:t>
            </w:r>
          </w:p>
        </w:tc>
        <w:tc>
          <w:tcPr>
            <w:tcW w:w="332" w:type="pct"/>
            <w:shd w:val="clear" w:color="auto" w:fill="FFFFFF"/>
          </w:tcPr>
          <w:p w14:paraId="1DDE30CD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</w:tr>
      <w:tr w:rsidR="006E1FE3" w:rsidRPr="00FE3D3F" w14:paraId="6F4252E0" w14:textId="77777777" w:rsidTr="006E1FE3">
        <w:trPr>
          <w:cantSplit/>
        </w:trPr>
        <w:tc>
          <w:tcPr>
            <w:tcW w:w="152" w:type="pct"/>
            <w:vMerge/>
            <w:shd w:val="clear" w:color="auto" w:fill="E0E0E0"/>
          </w:tcPr>
          <w:p w14:paraId="3B99C9F9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103" w:type="pct"/>
            <w:shd w:val="clear" w:color="auto" w:fill="E0E0E0"/>
          </w:tcPr>
          <w:p w14:paraId="15E61FDD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everage</w:t>
            </w:r>
          </w:p>
        </w:tc>
        <w:tc>
          <w:tcPr>
            <w:tcW w:w="766" w:type="pct"/>
            <w:shd w:val="clear" w:color="auto" w:fill="FFFFFF"/>
          </w:tcPr>
          <w:p w14:paraId="386122EC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004</w:t>
            </w:r>
          </w:p>
        </w:tc>
        <w:tc>
          <w:tcPr>
            <w:tcW w:w="761" w:type="pct"/>
            <w:shd w:val="clear" w:color="auto" w:fill="FFFFFF"/>
          </w:tcPr>
          <w:p w14:paraId="01859613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2</w:t>
            </w:r>
          </w:p>
        </w:tc>
        <w:tc>
          <w:tcPr>
            <w:tcW w:w="1374" w:type="pct"/>
            <w:shd w:val="clear" w:color="auto" w:fill="FFFFFF"/>
          </w:tcPr>
          <w:p w14:paraId="7CDAFE5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127</w:t>
            </w:r>
          </w:p>
        </w:tc>
        <w:tc>
          <w:tcPr>
            <w:tcW w:w="512" w:type="pct"/>
            <w:shd w:val="clear" w:color="auto" w:fill="FFFFFF"/>
          </w:tcPr>
          <w:p w14:paraId="785B31BB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2.007</w:t>
            </w:r>
          </w:p>
        </w:tc>
        <w:tc>
          <w:tcPr>
            <w:tcW w:w="332" w:type="pct"/>
            <w:shd w:val="clear" w:color="auto" w:fill="FFFFFF"/>
          </w:tcPr>
          <w:p w14:paraId="5D8FC34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48</w:t>
            </w:r>
          </w:p>
        </w:tc>
      </w:tr>
      <w:tr w:rsidR="006E1FE3" w:rsidRPr="00FE3D3F" w14:paraId="56F7463C" w14:textId="77777777" w:rsidTr="006E1FE3">
        <w:trPr>
          <w:cantSplit/>
        </w:trPr>
        <w:tc>
          <w:tcPr>
            <w:tcW w:w="152" w:type="pct"/>
            <w:vMerge/>
            <w:shd w:val="clear" w:color="auto" w:fill="E0E0E0"/>
          </w:tcPr>
          <w:p w14:paraId="5E725967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103" w:type="pct"/>
            <w:shd w:val="clear" w:color="auto" w:fill="E0E0E0"/>
          </w:tcPr>
          <w:p w14:paraId="63DCB256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ikuiditas</w:t>
            </w:r>
            <w:proofErr w:type="spellEnd"/>
          </w:p>
        </w:tc>
        <w:tc>
          <w:tcPr>
            <w:tcW w:w="766" w:type="pct"/>
            <w:shd w:val="clear" w:color="auto" w:fill="FFFFFF"/>
          </w:tcPr>
          <w:p w14:paraId="24B278FE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6.209E-5</w:t>
            </w:r>
          </w:p>
        </w:tc>
        <w:tc>
          <w:tcPr>
            <w:tcW w:w="761" w:type="pct"/>
            <w:shd w:val="clear" w:color="auto" w:fill="FFFFFF"/>
          </w:tcPr>
          <w:p w14:paraId="6DD86364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  <w:tc>
          <w:tcPr>
            <w:tcW w:w="1374" w:type="pct"/>
            <w:shd w:val="clear" w:color="auto" w:fill="FFFFFF"/>
          </w:tcPr>
          <w:p w14:paraId="2169D93C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271</w:t>
            </w:r>
          </w:p>
        </w:tc>
        <w:tc>
          <w:tcPr>
            <w:tcW w:w="512" w:type="pct"/>
            <w:shd w:val="clear" w:color="auto" w:fill="FFFFFF"/>
          </w:tcPr>
          <w:p w14:paraId="74BF8778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4.475</w:t>
            </w:r>
          </w:p>
        </w:tc>
        <w:tc>
          <w:tcPr>
            <w:tcW w:w="332" w:type="pct"/>
            <w:shd w:val="clear" w:color="auto" w:fill="FFFFFF"/>
          </w:tcPr>
          <w:p w14:paraId="72BCFB08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</w:tr>
      <w:tr w:rsidR="006E1FE3" w:rsidRPr="00FE3D3F" w14:paraId="2C7B420F" w14:textId="77777777" w:rsidTr="006E1FE3">
        <w:trPr>
          <w:cantSplit/>
        </w:trPr>
        <w:tc>
          <w:tcPr>
            <w:tcW w:w="152" w:type="pct"/>
            <w:vMerge/>
            <w:shd w:val="clear" w:color="auto" w:fill="E0E0E0"/>
          </w:tcPr>
          <w:p w14:paraId="674E4E07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1103" w:type="pct"/>
            <w:shd w:val="clear" w:color="auto" w:fill="E0E0E0"/>
          </w:tcPr>
          <w:p w14:paraId="42144167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FE3D3F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Profitabilitas</w:t>
            </w:r>
            <w:proofErr w:type="spellEnd"/>
          </w:p>
        </w:tc>
        <w:tc>
          <w:tcPr>
            <w:tcW w:w="766" w:type="pct"/>
            <w:shd w:val="clear" w:color="auto" w:fill="FFFFFF"/>
          </w:tcPr>
          <w:p w14:paraId="1E1DE49C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2</w:t>
            </w:r>
          </w:p>
        </w:tc>
        <w:tc>
          <w:tcPr>
            <w:tcW w:w="761" w:type="pct"/>
            <w:shd w:val="clear" w:color="auto" w:fill="FFFFFF"/>
          </w:tcPr>
          <w:p w14:paraId="7BD8067E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1</w:t>
            </w:r>
          </w:p>
        </w:tc>
        <w:tc>
          <w:tcPr>
            <w:tcW w:w="1374" w:type="pct"/>
            <w:shd w:val="clear" w:color="auto" w:fill="FFFFFF"/>
          </w:tcPr>
          <w:p w14:paraId="297DF71A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132</w:t>
            </w:r>
          </w:p>
        </w:tc>
        <w:tc>
          <w:tcPr>
            <w:tcW w:w="512" w:type="pct"/>
            <w:shd w:val="clear" w:color="auto" w:fill="FFFFFF"/>
          </w:tcPr>
          <w:p w14:paraId="607D668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194</w:t>
            </w:r>
          </w:p>
        </w:tc>
        <w:tc>
          <w:tcPr>
            <w:tcW w:w="332" w:type="pct"/>
            <w:shd w:val="clear" w:color="auto" w:fill="FFFFFF"/>
          </w:tcPr>
          <w:p w14:paraId="45D23655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31</w:t>
            </w:r>
          </w:p>
        </w:tc>
      </w:tr>
      <w:tr w:rsidR="006E1FE3" w:rsidRPr="00FE3D3F" w14:paraId="52BA69E1" w14:textId="77777777" w:rsidTr="006E1FE3">
        <w:trPr>
          <w:cantSplit/>
        </w:trPr>
        <w:tc>
          <w:tcPr>
            <w:tcW w:w="5000" w:type="pct"/>
            <w:gridSpan w:val="7"/>
            <w:shd w:val="clear" w:color="auto" w:fill="FFFFFF"/>
          </w:tcPr>
          <w:p w14:paraId="0FA1F180" w14:textId="77777777" w:rsidR="006E1FE3" w:rsidRPr="00FE3D3F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FE3D3F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a. Dependent Variable: Risk Management Disclosure</w:t>
            </w:r>
          </w:p>
        </w:tc>
      </w:tr>
    </w:tbl>
    <w:p w14:paraId="547CC749" w14:textId="77777777" w:rsidR="00D35DF3" w:rsidRDefault="00D35DF3" w:rsidP="00D35DF3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51F62099" w14:textId="77777777" w:rsidR="00A356D0" w:rsidRDefault="00A356D0" w:rsidP="00D35DF3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6A4D68B1" w14:textId="77777777" w:rsidR="00A356D0" w:rsidRDefault="00A356D0" w:rsidP="00A356D0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7</w:t>
      </w:r>
    </w:p>
    <w:p w14:paraId="36B649B5" w14:textId="77777777" w:rsidR="00A356D0" w:rsidRDefault="00A356D0" w:rsidP="00A356D0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Statistik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t</w:t>
      </w:r>
    </w:p>
    <w:tbl>
      <w:tblPr>
        <w:tblW w:w="0" w:type="auto"/>
        <w:tblInd w:w="12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58"/>
        <w:gridCol w:w="2862"/>
        <w:gridCol w:w="1243"/>
        <w:gridCol w:w="786"/>
      </w:tblGrid>
      <w:tr w:rsidR="006E1FE3" w:rsidRPr="002F3043" w14:paraId="6891F428" w14:textId="77777777" w:rsidTr="006E1FE3">
        <w:trPr>
          <w:cantSplit/>
        </w:trPr>
        <w:tc>
          <w:tcPr>
            <w:tcW w:w="0" w:type="auto"/>
            <w:gridSpan w:val="4"/>
            <w:shd w:val="clear" w:color="auto" w:fill="FFFFFF"/>
            <w:vAlign w:val="center"/>
          </w:tcPr>
          <w:p w14:paraId="0A3684D1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proofErr w:type="spellStart"/>
            <w:r w:rsidRPr="002F30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Coefficients</w:t>
            </w:r>
            <w:r w:rsidRPr="002F30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  <w:lang w:val="en-ID"/>
              </w:rPr>
              <w:t>a</w:t>
            </w:r>
            <w:proofErr w:type="spellEnd"/>
          </w:p>
        </w:tc>
      </w:tr>
      <w:tr w:rsidR="006E1FE3" w:rsidRPr="002F3043" w14:paraId="733E78F5" w14:textId="77777777" w:rsidTr="006E1FE3">
        <w:trPr>
          <w:cantSplit/>
          <w:trHeight w:val="320"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42507F25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252A7567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t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68E6A46B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ig.</w:t>
            </w:r>
          </w:p>
        </w:tc>
      </w:tr>
      <w:tr w:rsidR="006E1FE3" w:rsidRPr="002F3043" w14:paraId="60AFB080" w14:textId="77777777" w:rsidTr="006E1FE3">
        <w:trPr>
          <w:cantSplit/>
          <w:trHeight w:val="276"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3EB331E9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7B8E887D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2617233D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</w:p>
        </w:tc>
      </w:tr>
      <w:tr w:rsidR="006E1FE3" w:rsidRPr="002F3043" w14:paraId="76FAD79D" w14:textId="77777777" w:rsidTr="006E1FE3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4F131A6E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2AE9D870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6820F86F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7.802</w:t>
            </w:r>
          </w:p>
        </w:tc>
        <w:tc>
          <w:tcPr>
            <w:tcW w:w="0" w:type="auto"/>
            <w:shd w:val="clear" w:color="auto" w:fill="FFFFFF"/>
          </w:tcPr>
          <w:p w14:paraId="53E7998F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</w:tr>
      <w:tr w:rsidR="006E1FE3" w:rsidRPr="002F3043" w14:paraId="18C6FBAC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102EABFB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9887F18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Dewan </w:t>
            </w:r>
            <w:proofErr w:type="spellStart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saris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34809D6D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.017</w:t>
            </w:r>
          </w:p>
        </w:tc>
        <w:tc>
          <w:tcPr>
            <w:tcW w:w="0" w:type="auto"/>
            <w:shd w:val="clear" w:color="auto" w:fill="FFFFFF"/>
          </w:tcPr>
          <w:p w14:paraId="4524330B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312</w:t>
            </w:r>
          </w:p>
        </w:tc>
      </w:tr>
      <w:tr w:rsidR="006E1FE3" w:rsidRPr="002F3043" w14:paraId="4E918010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24B1C4B0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2D34730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Komite</w:t>
            </w:r>
            <w:proofErr w:type="spellEnd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Audit</w:t>
            </w:r>
          </w:p>
        </w:tc>
        <w:tc>
          <w:tcPr>
            <w:tcW w:w="0" w:type="auto"/>
            <w:shd w:val="clear" w:color="auto" w:fill="FFFFFF"/>
          </w:tcPr>
          <w:p w14:paraId="0E5EDF92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.701</w:t>
            </w:r>
          </w:p>
        </w:tc>
        <w:tc>
          <w:tcPr>
            <w:tcW w:w="0" w:type="auto"/>
            <w:shd w:val="clear" w:color="auto" w:fill="FFFFFF"/>
          </w:tcPr>
          <w:p w14:paraId="68B3A36D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486</w:t>
            </w:r>
          </w:p>
        </w:tc>
      </w:tr>
      <w:tr w:rsidR="006E1FE3" w:rsidRPr="002F3043" w14:paraId="29EF6CB2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3EEABC21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E40216B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Ukuran</w:t>
            </w:r>
            <w:proofErr w:type="spellEnd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 xml:space="preserve"> Perusahaan</w:t>
            </w:r>
          </w:p>
        </w:tc>
        <w:tc>
          <w:tcPr>
            <w:tcW w:w="0" w:type="auto"/>
            <w:shd w:val="clear" w:color="auto" w:fill="FFFFFF"/>
          </w:tcPr>
          <w:p w14:paraId="0D4EE123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11.614</w:t>
            </w:r>
          </w:p>
        </w:tc>
        <w:tc>
          <w:tcPr>
            <w:tcW w:w="0" w:type="auto"/>
            <w:shd w:val="clear" w:color="auto" w:fill="FFFFFF"/>
          </w:tcPr>
          <w:p w14:paraId="261FB855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</w:tr>
      <w:tr w:rsidR="006E1FE3" w:rsidRPr="002F3043" w14:paraId="5B9B86E0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6129BE01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96B284C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everage</w:t>
            </w:r>
          </w:p>
        </w:tc>
        <w:tc>
          <w:tcPr>
            <w:tcW w:w="0" w:type="auto"/>
            <w:shd w:val="clear" w:color="auto" w:fill="FFFFFF"/>
          </w:tcPr>
          <w:p w14:paraId="3EF5AFB8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-2.007</w:t>
            </w:r>
          </w:p>
        </w:tc>
        <w:tc>
          <w:tcPr>
            <w:tcW w:w="0" w:type="auto"/>
            <w:shd w:val="clear" w:color="auto" w:fill="FFFFFF"/>
          </w:tcPr>
          <w:p w14:paraId="726303F3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48</w:t>
            </w:r>
          </w:p>
        </w:tc>
      </w:tr>
      <w:tr w:rsidR="006E1FE3" w:rsidRPr="002F3043" w14:paraId="5BF3A470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7892141E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71AAD73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Likuiditas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757CD3A4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4.475</w:t>
            </w:r>
          </w:p>
        </w:tc>
        <w:tc>
          <w:tcPr>
            <w:tcW w:w="0" w:type="auto"/>
            <w:shd w:val="clear" w:color="auto" w:fill="FFFFFF"/>
          </w:tcPr>
          <w:p w14:paraId="50D023A0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</w:p>
        </w:tc>
      </w:tr>
      <w:tr w:rsidR="006E1FE3" w:rsidRPr="002F3043" w14:paraId="2A93DBDD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2CF84B6F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C72A6A2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2F3043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Profitabilitas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656F6F5D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194</w:t>
            </w:r>
          </w:p>
        </w:tc>
        <w:tc>
          <w:tcPr>
            <w:tcW w:w="0" w:type="auto"/>
            <w:shd w:val="clear" w:color="auto" w:fill="FFFFFF"/>
          </w:tcPr>
          <w:p w14:paraId="7F102CCE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31</w:t>
            </w:r>
          </w:p>
        </w:tc>
      </w:tr>
      <w:tr w:rsidR="006E1FE3" w:rsidRPr="002F3043" w14:paraId="48243644" w14:textId="77777777" w:rsidTr="006E1FE3">
        <w:trPr>
          <w:cantSplit/>
        </w:trPr>
        <w:tc>
          <w:tcPr>
            <w:tcW w:w="0" w:type="auto"/>
            <w:gridSpan w:val="4"/>
            <w:shd w:val="clear" w:color="auto" w:fill="FFFFFF"/>
          </w:tcPr>
          <w:p w14:paraId="05667F09" w14:textId="77777777" w:rsidR="006E1FE3" w:rsidRPr="002F3043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2F3043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a. Dependent Variable: Risk Management Disclosure</w:t>
            </w:r>
          </w:p>
        </w:tc>
      </w:tr>
    </w:tbl>
    <w:p w14:paraId="304298CF" w14:textId="77777777" w:rsidR="00A356D0" w:rsidRDefault="00A356D0" w:rsidP="00D35DF3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05ED0955" w14:textId="77777777" w:rsidR="00A356D0" w:rsidRDefault="00A356D0" w:rsidP="00A356D0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8</w:t>
      </w:r>
    </w:p>
    <w:p w14:paraId="718BA3F8" w14:textId="77777777" w:rsidR="00A356D0" w:rsidRDefault="00A356D0" w:rsidP="00A356D0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Statistik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F</w:t>
      </w:r>
    </w:p>
    <w:tbl>
      <w:tblPr>
        <w:tblW w:w="7577" w:type="dxa"/>
        <w:tblInd w:w="7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29"/>
        <w:gridCol w:w="1570"/>
        <w:gridCol w:w="1789"/>
        <w:gridCol w:w="485"/>
        <w:gridCol w:w="1542"/>
        <w:gridCol w:w="1036"/>
        <w:gridCol w:w="826"/>
      </w:tblGrid>
      <w:tr w:rsidR="006E1FE3" w:rsidRPr="00B908B9" w14:paraId="477F29D7" w14:textId="77777777" w:rsidTr="006E1FE3">
        <w:trPr>
          <w:cantSplit/>
        </w:trPr>
        <w:tc>
          <w:tcPr>
            <w:tcW w:w="0" w:type="auto"/>
            <w:gridSpan w:val="7"/>
            <w:shd w:val="clear" w:color="auto" w:fill="FFFFFF"/>
            <w:vAlign w:val="center"/>
          </w:tcPr>
          <w:p w14:paraId="151E53BD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proofErr w:type="spellStart"/>
            <w:r w:rsidRPr="00B908B9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ANOVA</w:t>
            </w:r>
            <w:r w:rsidRPr="00B908B9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  <w:lang w:val="en-ID"/>
              </w:rPr>
              <w:t>a</w:t>
            </w:r>
            <w:proofErr w:type="spellEnd"/>
          </w:p>
        </w:tc>
      </w:tr>
      <w:tr w:rsidR="006E1FE3" w:rsidRPr="00B908B9" w14:paraId="42BBCD08" w14:textId="77777777" w:rsidTr="006E1FE3">
        <w:trPr>
          <w:cantSplit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7474EF13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504A12A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um of Square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DA7AC6F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proofErr w:type="spellStart"/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df</w:t>
            </w:r>
            <w:proofErr w:type="spellEnd"/>
          </w:p>
        </w:tc>
        <w:tc>
          <w:tcPr>
            <w:tcW w:w="0" w:type="auto"/>
            <w:shd w:val="clear" w:color="auto" w:fill="FFFFFF"/>
            <w:vAlign w:val="bottom"/>
          </w:tcPr>
          <w:p w14:paraId="048F18E9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ean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0BB5C6B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F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ED52A12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ig.</w:t>
            </w:r>
          </w:p>
        </w:tc>
      </w:tr>
      <w:tr w:rsidR="006E1FE3" w:rsidRPr="00B908B9" w14:paraId="1D5A3CF0" w14:textId="77777777" w:rsidTr="006E1FE3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39B57EBD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02CBFE1E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egression</w:t>
            </w:r>
          </w:p>
        </w:tc>
        <w:tc>
          <w:tcPr>
            <w:tcW w:w="0" w:type="auto"/>
            <w:shd w:val="clear" w:color="auto" w:fill="FFFFFF"/>
          </w:tcPr>
          <w:p w14:paraId="66E07620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1645.230</w:t>
            </w:r>
          </w:p>
        </w:tc>
        <w:tc>
          <w:tcPr>
            <w:tcW w:w="0" w:type="auto"/>
            <w:shd w:val="clear" w:color="auto" w:fill="FFFFFF"/>
          </w:tcPr>
          <w:p w14:paraId="4C20906E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6</w:t>
            </w:r>
          </w:p>
        </w:tc>
        <w:tc>
          <w:tcPr>
            <w:tcW w:w="0" w:type="auto"/>
            <w:shd w:val="clear" w:color="auto" w:fill="FFFFFF"/>
          </w:tcPr>
          <w:p w14:paraId="18519E89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74.205</w:t>
            </w:r>
          </w:p>
        </w:tc>
        <w:tc>
          <w:tcPr>
            <w:tcW w:w="0" w:type="auto"/>
            <w:shd w:val="clear" w:color="auto" w:fill="FFFFFF"/>
          </w:tcPr>
          <w:p w14:paraId="0E3BA7B1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36.663</w:t>
            </w:r>
          </w:p>
        </w:tc>
        <w:tc>
          <w:tcPr>
            <w:tcW w:w="0" w:type="auto"/>
            <w:shd w:val="clear" w:color="auto" w:fill="FFFFFF"/>
          </w:tcPr>
          <w:p w14:paraId="219CF470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000</w:t>
            </w: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  <w:lang w:val="en-ID"/>
              </w:rPr>
              <w:t>b</w:t>
            </w:r>
          </w:p>
        </w:tc>
      </w:tr>
      <w:tr w:rsidR="006E1FE3" w:rsidRPr="00B908B9" w14:paraId="3ECF2134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29E08B45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64BA5DE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esidual</w:t>
            </w:r>
          </w:p>
        </w:tc>
        <w:tc>
          <w:tcPr>
            <w:tcW w:w="0" w:type="auto"/>
            <w:shd w:val="clear" w:color="auto" w:fill="FFFFFF"/>
          </w:tcPr>
          <w:p w14:paraId="3F26FA48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583.372</w:t>
            </w:r>
          </w:p>
        </w:tc>
        <w:tc>
          <w:tcPr>
            <w:tcW w:w="0" w:type="auto"/>
            <w:shd w:val="clear" w:color="auto" w:fill="FFFFFF"/>
          </w:tcPr>
          <w:p w14:paraId="555C84AE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78</w:t>
            </w:r>
          </w:p>
        </w:tc>
        <w:tc>
          <w:tcPr>
            <w:tcW w:w="0" w:type="auto"/>
            <w:shd w:val="clear" w:color="auto" w:fill="FFFFFF"/>
          </w:tcPr>
          <w:p w14:paraId="595AEFF6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7.479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0B487A9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78C52952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6E1FE3" w:rsidRPr="00B908B9" w14:paraId="1E96244B" w14:textId="77777777" w:rsidTr="006E1FE3">
        <w:trPr>
          <w:cantSplit/>
        </w:trPr>
        <w:tc>
          <w:tcPr>
            <w:tcW w:w="0" w:type="auto"/>
            <w:vMerge/>
            <w:shd w:val="clear" w:color="auto" w:fill="E0E0E0"/>
          </w:tcPr>
          <w:p w14:paraId="2B39AFD1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F1ABC4A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Total</w:t>
            </w:r>
          </w:p>
        </w:tc>
        <w:tc>
          <w:tcPr>
            <w:tcW w:w="0" w:type="auto"/>
            <w:shd w:val="clear" w:color="auto" w:fill="FFFFFF"/>
          </w:tcPr>
          <w:p w14:paraId="1FB65B25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228.602</w:t>
            </w:r>
          </w:p>
        </w:tc>
        <w:tc>
          <w:tcPr>
            <w:tcW w:w="0" w:type="auto"/>
            <w:shd w:val="clear" w:color="auto" w:fill="FFFFFF"/>
          </w:tcPr>
          <w:p w14:paraId="31D36260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84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571BEBD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47AF2589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253FE08C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6E1FE3" w:rsidRPr="00B908B9" w14:paraId="38FC7E5D" w14:textId="77777777" w:rsidTr="006E1FE3">
        <w:trPr>
          <w:cantSplit/>
        </w:trPr>
        <w:tc>
          <w:tcPr>
            <w:tcW w:w="0" w:type="auto"/>
            <w:gridSpan w:val="7"/>
            <w:shd w:val="clear" w:color="auto" w:fill="FFFFFF"/>
          </w:tcPr>
          <w:p w14:paraId="00FB0507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a. Dependent Variable: Risk Management Disclosure</w:t>
            </w:r>
          </w:p>
        </w:tc>
      </w:tr>
      <w:tr w:rsidR="006E1FE3" w:rsidRPr="00B908B9" w14:paraId="1471277E" w14:textId="77777777" w:rsidTr="006E1FE3">
        <w:trPr>
          <w:cantSplit/>
        </w:trPr>
        <w:tc>
          <w:tcPr>
            <w:tcW w:w="0" w:type="auto"/>
            <w:gridSpan w:val="7"/>
            <w:shd w:val="clear" w:color="auto" w:fill="FFFFFF"/>
          </w:tcPr>
          <w:p w14:paraId="49887EB1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b. Predictors: (Constant)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Profitabilitas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Komite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 Audit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Likuiditas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Ukuran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 Perusahaan, Leverage, Dewan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Komisaris</w:t>
            </w:r>
            <w:proofErr w:type="spellEnd"/>
          </w:p>
        </w:tc>
      </w:tr>
    </w:tbl>
    <w:p w14:paraId="5404C26C" w14:textId="77777777" w:rsidR="00A356D0" w:rsidRDefault="00A356D0" w:rsidP="00D35DF3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55A3852C" w14:textId="77777777" w:rsidR="00A356D0" w:rsidRDefault="00A356D0" w:rsidP="00A356D0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Lampiran 19</w:t>
      </w:r>
    </w:p>
    <w:p w14:paraId="7D38BDF3" w14:textId="77777777" w:rsidR="00A356D0" w:rsidRDefault="00A356D0" w:rsidP="00A356D0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</w:rPr>
        <w:t>Koefisie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Determinasi</w:t>
      </w:r>
      <w:proofErr w:type="spellEnd"/>
    </w:p>
    <w:tbl>
      <w:tblPr>
        <w:tblW w:w="0" w:type="auto"/>
        <w:tblInd w:w="7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4"/>
        <w:gridCol w:w="701"/>
        <w:gridCol w:w="1015"/>
        <w:gridCol w:w="1628"/>
        <w:gridCol w:w="1956"/>
        <w:gridCol w:w="1393"/>
      </w:tblGrid>
      <w:tr w:rsidR="006E1FE3" w:rsidRPr="00B908B9" w14:paraId="09C768BA" w14:textId="77777777" w:rsidTr="006E1FE3">
        <w:trPr>
          <w:cantSplit/>
        </w:trPr>
        <w:tc>
          <w:tcPr>
            <w:tcW w:w="0" w:type="auto"/>
            <w:gridSpan w:val="6"/>
            <w:shd w:val="clear" w:color="auto" w:fill="FFFFFF"/>
            <w:vAlign w:val="center"/>
          </w:tcPr>
          <w:p w14:paraId="04DC12BC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 xml:space="preserve">Model </w:t>
            </w:r>
            <w:proofErr w:type="spellStart"/>
            <w:r w:rsidRPr="00B908B9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lang w:val="en-ID"/>
              </w:rPr>
              <w:t>Summary</w:t>
            </w:r>
            <w:r w:rsidRPr="00B908B9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  <w:lang w:val="en-ID"/>
              </w:rPr>
              <w:t>b</w:t>
            </w:r>
            <w:proofErr w:type="spellEnd"/>
          </w:p>
        </w:tc>
      </w:tr>
      <w:tr w:rsidR="006E1FE3" w:rsidRPr="00B908B9" w14:paraId="35AD2022" w14:textId="77777777" w:rsidTr="006E1FE3">
        <w:trPr>
          <w:cantSplit/>
        </w:trPr>
        <w:tc>
          <w:tcPr>
            <w:tcW w:w="0" w:type="auto"/>
            <w:shd w:val="clear" w:color="auto" w:fill="FFFFFF"/>
            <w:vAlign w:val="bottom"/>
          </w:tcPr>
          <w:p w14:paraId="4209646A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D5DFCDD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9BA99A2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6A48C55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Adjusted 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1A8605D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Std. Error of the Estimat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3858E34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Durbin-Watson</w:t>
            </w:r>
          </w:p>
        </w:tc>
      </w:tr>
      <w:tr w:rsidR="006E1FE3" w:rsidRPr="00B908B9" w14:paraId="7355383E" w14:textId="77777777" w:rsidTr="006E1FE3">
        <w:trPr>
          <w:cantSplit/>
        </w:trPr>
        <w:tc>
          <w:tcPr>
            <w:tcW w:w="0" w:type="auto"/>
            <w:shd w:val="clear" w:color="auto" w:fill="E0E0E0"/>
          </w:tcPr>
          <w:p w14:paraId="4DB67784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264A6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C13E183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859</w:t>
            </w: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  <w:lang w:val="en-ID"/>
              </w:rPr>
              <w:t>a</w:t>
            </w:r>
          </w:p>
        </w:tc>
        <w:tc>
          <w:tcPr>
            <w:tcW w:w="0" w:type="auto"/>
            <w:shd w:val="clear" w:color="auto" w:fill="FFFFFF"/>
          </w:tcPr>
          <w:p w14:paraId="51BF4145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738</w:t>
            </w:r>
          </w:p>
        </w:tc>
        <w:tc>
          <w:tcPr>
            <w:tcW w:w="0" w:type="auto"/>
            <w:shd w:val="clear" w:color="auto" w:fill="FFFFFF"/>
          </w:tcPr>
          <w:p w14:paraId="3137D673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.718</w:t>
            </w:r>
          </w:p>
        </w:tc>
        <w:tc>
          <w:tcPr>
            <w:tcW w:w="0" w:type="auto"/>
            <w:shd w:val="clear" w:color="auto" w:fill="FFFFFF"/>
          </w:tcPr>
          <w:p w14:paraId="462AC036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73480</w:t>
            </w:r>
          </w:p>
        </w:tc>
        <w:tc>
          <w:tcPr>
            <w:tcW w:w="0" w:type="auto"/>
            <w:shd w:val="clear" w:color="auto" w:fill="FFFFFF"/>
          </w:tcPr>
          <w:p w14:paraId="711CA790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2.051</w:t>
            </w:r>
          </w:p>
        </w:tc>
      </w:tr>
      <w:tr w:rsidR="006E1FE3" w:rsidRPr="00B908B9" w14:paraId="027B7FF1" w14:textId="77777777" w:rsidTr="006E1FE3">
        <w:trPr>
          <w:cantSplit/>
        </w:trPr>
        <w:tc>
          <w:tcPr>
            <w:tcW w:w="0" w:type="auto"/>
            <w:gridSpan w:val="6"/>
            <w:shd w:val="clear" w:color="auto" w:fill="FFFFFF"/>
          </w:tcPr>
          <w:p w14:paraId="275BA952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a. Predictors: (Constant)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Profitabilitas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Komite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 Audit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Likuiditas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Ukuran</w:t>
            </w:r>
            <w:proofErr w:type="spellEnd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 xml:space="preserve"> Perusahaan, Leverage, Dewan </w:t>
            </w:r>
            <w:proofErr w:type="spellStart"/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Komisaris</w:t>
            </w:r>
            <w:proofErr w:type="spellEnd"/>
          </w:p>
        </w:tc>
      </w:tr>
      <w:tr w:rsidR="006E1FE3" w:rsidRPr="00B908B9" w14:paraId="19E8B4F9" w14:textId="77777777" w:rsidTr="006E1FE3">
        <w:trPr>
          <w:cantSplit/>
        </w:trPr>
        <w:tc>
          <w:tcPr>
            <w:tcW w:w="0" w:type="auto"/>
            <w:gridSpan w:val="6"/>
            <w:shd w:val="clear" w:color="auto" w:fill="FFFFFF"/>
          </w:tcPr>
          <w:p w14:paraId="56E7E929" w14:textId="77777777" w:rsidR="006E1FE3" w:rsidRPr="00B908B9" w:rsidRDefault="006E1FE3" w:rsidP="00234D5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</w:pPr>
            <w:r w:rsidRPr="00B908B9">
              <w:rPr>
                <w:rFonts w:ascii="Times New Roman" w:hAnsi="Times New Roman" w:cs="Times New Roman"/>
                <w:color w:val="010205"/>
                <w:sz w:val="24"/>
                <w:szCs w:val="24"/>
                <w:lang w:val="en-ID"/>
              </w:rPr>
              <w:t>b. Dependent Variable: Risk Management Disclosure</w:t>
            </w:r>
          </w:p>
        </w:tc>
      </w:tr>
    </w:tbl>
    <w:p w14:paraId="0F736E3B" w14:textId="77777777" w:rsidR="00A356D0" w:rsidRPr="00D35DF3" w:rsidRDefault="00A356D0" w:rsidP="00D35DF3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sectPr w:rsidR="00A356D0" w:rsidRPr="00D35DF3" w:rsidSect="008975DC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2240" w:h="15840"/>
      <w:pgMar w:top="2268" w:right="1701" w:bottom="1701" w:left="2268" w:header="709" w:footer="709" w:gutter="0"/>
      <w:pgNumType w:start="11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4D1016" w14:textId="77777777" w:rsidR="00EE6063" w:rsidRDefault="00EE6063" w:rsidP="00EF63EB">
      <w:pPr>
        <w:spacing w:after="0" w:line="240" w:lineRule="auto"/>
      </w:pPr>
      <w:r>
        <w:separator/>
      </w:r>
    </w:p>
  </w:endnote>
  <w:endnote w:type="continuationSeparator" w:id="0">
    <w:p w14:paraId="6E4BB3E4" w14:textId="77777777" w:rsidR="00EE6063" w:rsidRDefault="00EE6063" w:rsidP="00EF63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2631A1" w14:textId="77777777" w:rsidR="008975DC" w:rsidRDefault="008975D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186FD4" w14:textId="77777777" w:rsidR="008975DC" w:rsidRDefault="008975D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DE4392" w14:textId="3CF334CC" w:rsidR="00754B82" w:rsidRDefault="008975DC" w:rsidP="008975DC">
    <w:pPr>
      <w:pStyle w:val="Footer"/>
      <w:tabs>
        <w:tab w:val="center" w:pos="4135"/>
        <w:tab w:val="left" w:pos="5002"/>
      </w:tabs>
    </w:pPr>
    <w:r>
      <w:tab/>
    </w:r>
    <w:sdt>
      <w:sdtPr>
        <w:id w:val="-1334607510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754B82">
          <w:fldChar w:fldCharType="begin"/>
        </w:r>
        <w:r w:rsidR="00754B82">
          <w:instrText xml:space="preserve"> PAGE   \* MERGEFORMAT </w:instrText>
        </w:r>
        <w:r w:rsidR="00754B82">
          <w:fldChar w:fldCharType="separate"/>
        </w:r>
        <w:r w:rsidR="00840C7E">
          <w:rPr>
            <w:noProof/>
          </w:rPr>
          <w:t>1</w:t>
        </w:r>
        <w:r w:rsidR="00754B82">
          <w:rPr>
            <w:noProof/>
          </w:rPr>
          <w:fldChar w:fldCharType="end"/>
        </w:r>
      </w:sdtContent>
    </w:sdt>
    <w:r>
      <w:rPr>
        <w:noProof/>
      </w:rPr>
      <w:tab/>
    </w:r>
    <w:r>
      <w:rPr>
        <w:noProof/>
      </w:rPr>
      <w:tab/>
    </w:r>
  </w:p>
  <w:p w14:paraId="5DD2F5C7" w14:textId="77777777" w:rsidR="00754B82" w:rsidRDefault="00754B8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773626" w14:textId="77777777" w:rsidR="00EE6063" w:rsidRDefault="00EE6063" w:rsidP="00EF63EB">
      <w:pPr>
        <w:spacing w:after="0" w:line="240" w:lineRule="auto"/>
      </w:pPr>
      <w:r>
        <w:separator/>
      </w:r>
    </w:p>
  </w:footnote>
  <w:footnote w:type="continuationSeparator" w:id="0">
    <w:p w14:paraId="1DE5A239" w14:textId="77777777" w:rsidR="00EE6063" w:rsidRDefault="00EE6063" w:rsidP="00EF63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AE9B84" w14:textId="77777777" w:rsidR="008975DC" w:rsidRDefault="008975D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1921865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248195C" w14:textId="187A9BE8" w:rsidR="008975DC" w:rsidRDefault="008975D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75CFD2" w14:textId="77777777" w:rsidR="008975DC" w:rsidRDefault="008975D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58E584" w14:textId="77777777" w:rsidR="008975DC" w:rsidRDefault="008975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67EB7"/>
    <w:multiLevelType w:val="hybridMultilevel"/>
    <w:tmpl w:val="A844AA7E"/>
    <w:lvl w:ilvl="0" w:tplc="15ACDA10">
      <w:start w:val="1"/>
      <w:numFmt w:val="decimal"/>
      <w:lvlText w:val="%1."/>
      <w:lvlJc w:val="left"/>
      <w:pPr>
        <w:ind w:left="144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6077C5E"/>
    <w:multiLevelType w:val="hybridMultilevel"/>
    <w:tmpl w:val="EE7C8F8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06C86247"/>
    <w:multiLevelType w:val="hybridMultilevel"/>
    <w:tmpl w:val="3F282CA6"/>
    <w:lvl w:ilvl="0" w:tplc="E58816F0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" w15:restartNumberingAfterBreak="0">
    <w:nsid w:val="08A70F8F"/>
    <w:multiLevelType w:val="hybridMultilevel"/>
    <w:tmpl w:val="2C4CE80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9D676BA"/>
    <w:multiLevelType w:val="hybridMultilevel"/>
    <w:tmpl w:val="FA121434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5" w15:restartNumberingAfterBreak="0">
    <w:nsid w:val="0A355476"/>
    <w:multiLevelType w:val="hybridMultilevel"/>
    <w:tmpl w:val="06240B42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6" w15:restartNumberingAfterBreak="0">
    <w:nsid w:val="0B3529CA"/>
    <w:multiLevelType w:val="hybridMultilevel"/>
    <w:tmpl w:val="9A28602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0FB37621"/>
    <w:multiLevelType w:val="hybridMultilevel"/>
    <w:tmpl w:val="36EA2B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75440A"/>
    <w:multiLevelType w:val="hybridMultilevel"/>
    <w:tmpl w:val="96781C5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1FCA39B2"/>
    <w:multiLevelType w:val="hybridMultilevel"/>
    <w:tmpl w:val="908A704E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 w15:restartNumberingAfterBreak="0">
    <w:nsid w:val="284E65F3"/>
    <w:multiLevelType w:val="hybridMultilevel"/>
    <w:tmpl w:val="D61A2AF2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1" w15:restartNumberingAfterBreak="0">
    <w:nsid w:val="2E774E52"/>
    <w:multiLevelType w:val="hybridMultilevel"/>
    <w:tmpl w:val="D36EBC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5DD144F"/>
    <w:multiLevelType w:val="hybridMultilevel"/>
    <w:tmpl w:val="96F2442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3678467A"/>
    <w:multiLevelType w:val="hybridMultilevel"/>
    <w:tmpl w:val="7908AB5A"/>
    <w:lvl w:ilvl="0" w:tplc="1CD43FC4">
      <w:start w:val="1"/>
      <w:numFmt w:val="upperLetter"/>
      <w:pStyle w:val="SUBAB5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A9B06B5"/>
    <w:multiLevelType w:val="hybridMultilevel"/>
    <w:tmpl w:val="0A1AFF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B710CFE"/>
    <w:multiLevelType w:val="hybridMultilevel"/>
    <w:tmpl w:val="55669056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3B9929F6"/>
    <w:multiLevelType w:val="hybridMultilevel"/>
    <w:tmpl w:val="1F8C9A36"/>
    <w:lvl w:ilvl="0" w:tplc="04090011">
      <w:start w:val="1"/>
      <w:numFmt w:val="decimal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7" w15:restartNumberingAfterBreak="0">
    <w:nsid w:val="3F7E11DD"/>
    <w:multiLevelType w:val="hybridMultilevel"/>
    <w:tmpl w:val="96781C5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43BD6B31"/>
    <w:multiLevelType w:val="hybridMultilevel"/>
    <w:tmpl w:val="1B04AD4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44664933"/>
    <w:multiLevelType w:val="hybridMultilevel"/>
    <w:tmpl w:val="4BB0ECD6"/>
    <w:lvl w:ilvl="0" w:tplc="12E059A4">
      <w:numFmt w:val="bullet"/>
      <w:lvlText w:val="-"/>
      <w:lvlJc w:val="left"/>
      <w:pPr>
        <w:ind w:left="415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3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5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7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9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1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3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5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75" w:hanging="360"/>
      </w:pPr>
      <w:rPr>
        <w:rFonts w:ascii="Wingdings" w:hAnsi="Wingdings" w:hint="default"/>
      </w:rPr>
    </w:lvl>
  </w:abstractNum>
  <w:abstractNum w:abstractNumId="20" w15:restartNumberingAfterBreak="0">
    <w:nsid w:val="45C60CCB"/>
    <w:multiLevelType w:val="hybridMultilevel"/>
    <w:tmpl w:val="78723F72"/>
    <w:lvl w:ilvl="0" w:tplc="68BA1878">
      <w:start w:val="1"/>
      <w:numFmt w:val="decimal"/>
      <w:lvlText w:val="%1."/>
      <w:lvlJc w:val="left"/>
      <w:pPr>
        <w:ind w:left="1429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46C9482A"/>
    <w:multiLevelType w:val="hybridMultilevel"/>
    <w:tmpl w:val="B8C4DD9E"/>
    <w:lvl w:ilvl="0" w:tplc="C8BA08E6">
      <w:start w:val="1"/>
      <w:numFmt w:val="lowerLetter"/>
      <w:lvlText w:val="%1)"/>
      <w:lvlJc w:val="left"/>
      <w:pPr>
        <w:ind w:left="1778" w:hanging="360"/>
      </w:pPr>
      <w:rPr>
        <w:rFonts w:asciiTheme="minorHAnsi" w:hAnsiTheme="minorHAnsi" w:cstheme="minorBidi" w:hint="default"/>
        <w:sz w:val="23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2" w15:restartNumberingAfterBreak="0">
    <w:nsid w:val="4BB65892"/>
    <w:multiLevelType w:val="hybridMultilevel"/>
    <w:tmpl w:val="908A704E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3" w15:restartNumberingAfterBreak="0">
    <w:nsid w:val="55804E97"/>
    <w:multiLevelType w:val="hybridMultilevel"/>
    <w:tmpl w:val="FA2C059E"/>
    <w:lvl w:ilvl="0" w:tplc="C85894E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5A0544ED"/>
    <w:multiLevelType w:val="hybridMultilevel"/>
    <w:tmpl w:val="06240B42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5" w15:restartNumberingAfterBreak="0">
    <w:nsid w:val="5ABD59FE"/>
    <w:multiLevelType w:val="hybridMultilevel"/>
    <w:tmpl w:val="4F52781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5B3E275E"/>
    <w:multiLevelType w:val="hybridMultilevel"/>
    <w:tmpl w:val="1A6E30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BBB66DF"/>
    <w:multiLevelType w:val="hybridMultilevel"/>
    <w:tmpl w:val="A6324A80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8" w15:restartNumberingAfterBreak="0">
    <w:nsid w:val="5C876E39"/>
    <w:multiLevelType w:val="hybridMultilevel"/>
    <w:tmpl w:val="981026B8"/>
    <w:lvl w:ilvl="0" w:tplc="E8440B90">
      <w:start w:val="1"/>
      <w:numFmt w:val="decimal"/>
      <w:lvlText w:val="%1."/>
      <w:lvlJc w:val="left"/>
      <w:pPr>
        <w:ind w:left="144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5D210116"/>
    <w:multiLevelType w:val="hybridMultilevel"/>
    <w:tmpl w:val="4F52781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5FFF0317"/>
    <w:multiLevelType w:val="hybridMultilevel"/>
    <w:tmpl w:val="8FBA58C6"/>
    <w:lvl w:ilvl="0" w:tplc="04090015">
      <w:start w:val="1"/>
      <w:numFmt w:val="upperLetter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6177618C"/>
    <w:multiLevelType w:val="hybridMultilevel"/>
    <w:tmpl w:val="71183DDC"/>
    <w:lvl w:ilvl="0" w:tplc="04090011">
      <w:start w:val="1"/>
      <w:numFmt w:val="decimal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2" w15:restartNumberingAfterBreak="0">
    <w:nsid w:val="64780B4B"/>
    <w:multiLevelType w:val="hybridMultilevel"/>
    <w:tmpl w:val="1292B26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66353DD7"/>
    <w:multiLevelType w:val="hybridMultilevel"/>
    <w:tmpl w:val="8378FE9E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4" w15:restartNumberingAfterBreak="0">
    <w:nsid w:val="698F5A8F"/>
    <w:multiLevelType w:val="hybridMultilevel"/>
    <w:tmpl w:val="CA9201D4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5" w15:restartNumberingAfterBreak="0">
    <w:nsid w:val="6D122234"/>
    <w:multiLevelType w:val="hybridMultilevel"/>
    <w:tmpl w:val="0F4661E6"/>
    <w:lvl w:ilvl="0" w:tplc="3698BD28">
      <w:start w:val="1"/>
      <w:numFmt w:val="upperLetter"/>
      <w:pStyle w:val="SUBAB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F6E0ED5"/>
    <w:multiLevelType w:val="hybridMultilevel"/>
    <w:tmpl w:val="C732450A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7" w15:restartNumberingAfterBreak="0">
    <w:nsid w:val="70E002DC"/>
    <w:multiLevelType w:val="hybridMultilevel"/>
    <w:tmpl w:val="35D4619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 w15:restartNumberingAfterBreak="0">
    <w:nsid w:val="712903A5"/>
    <w:multiLevelType w:val="hybridMultilevel"/>
    <w:tmpl w:val="DBB418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1BF0BFF"/>
    <w:multiLevelType w:val="hybridMultilevel"/>
    <w:tmpl w:val="EF5069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2D35DF5"/>
    <w:multiLevelType w:val="hybridMultilevel"/>
    <w:tmpl w:val="69705594"/>
    <w:lvl w:ilvl="0" w:tplc="84121042">
      <w:start w:val="1"/>
      <w:numFmt w:val="upperLetter"/>
      <w:pStyle w:val="SUBAB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4DB53E5"/>
    <w:multiLevelType w:val="hybridMultilevel"/>
    <w:tmpl w:val="849CD5A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6310303"/>
    <w:multiLevelType w:val="hybridMultilevel"/>
    <w:tmpl w:val="4F8046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71E0234"/>
    <w:multiLevelType w:val="hybridMultilevel"/>
    <w:tmpl w:val="7550147A"/>
    <w:lvl w:ilvl="0" w:tplc="04090011">
      <w:start w:val="1"/>
      <w:numFmt w:val="decimal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4" w15:restartNumberingAfterBreak="0">
    <w:nsid w:val="777A5486"/>
    <w:multiLevelType w:val="hybridMultilevel"/>
    <w:tmpl w:val="61CEBA8A"/>
    <w:lvl w:ilvl="0" w:tplc="B56A107C">
      <w:start w:val="1"/>
      <w:numFmt w:val="upperLetter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DF44203"/>
    <w:multiLevelType w:val="hybridMultilevel"/>
    <w:tmpl w:val="80246F7E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num w:numId="1" w16cid:durableId="308630811">
    <w:abstractNumId w:val="44"/>
  </w:num>
  <w:num w:numId="2" w16cid:durableId="1832984926">
    <w:abstractNumId w:val="7"/>
  </w:num>
  <w:num w:numId="3" w16cid:durableId="230848620">
    <w:abstractNumId w:val="11"/>
  </w:num>
  <w:num w:numId="4" w16cid:durableId="1385712991">
    <w:abstractNumId w:val="3"/>
  </w:num>
  <w:num w:numId="5" w16cid:durableId="1507476290">
    <w:abstractNumId w:val="35"/>
  </w:num>
  <w:num w:numId="6" w16cid:durableId="1279534210">
    <w:abstractNumId w:val="28"/>
  </w:num>
  <w:num w:numId="7" w16cid:durableId="1239053106">
    <w:abstractNumId w:val="12"/>
  </w:num>
  <w:num w:numId="8" w16cid:durableId="1470783131">
    <w:abstractNumId w:val="20"/>
  </w:num>
  <w:num w:numId="9" w16cid:durableId="529345505">
    <w:abstractNumId w:val="32"/>
  </w:num>
  <w:num w:numId="10" w16cid:durableId="590547323">
    <w:abstractNumId w:val="27"/>
  </w:num>
  <w:num w:numId="11" w16cid:durableId="1546482813">
    <w:abstractNumId w:val="37"/>
  </w:num>
  <w:num w:numId="12" w16cid:durableId="1033993001">
    <w:abstractNumId w:val="6"/>
  </w:num>
  <w:num w:numId="13" w16cid:durableId="509298504">
    <w:abstractNumId w:val="25"/>
  </w:num>
  <w:num w:numId="14" w16cid:durableId="243685802">
    <w:abstractNumId w:val="22"/>
  </w:num>
  <w:num w:numId="15" w16cid:durableId="15695264">
    <w:abstractNumId w:val="29"/>
  </w:num>
  <w:num w:numId="16" w16cid:durableId="2001153032">
    <w:abstractNumId w:val="9"/>
  </w:num>
  <w:num w:numId="17" w16cid:durableId="1235509553">
    <w:abstractNumId w:val="2"/>
  </w:num>
  <w:num w:numId="18" w16cid:durableId="61100834">
    <w:abstractNumId w:val="23"/>
  </w:num>
  <w:num w:numId="19" w16cid:durableId="1859737614">
    <w:abstractNumId w:val="21"/>
  </w:num>
  <w:num w:numId="20" w16cid:durableId="1990203936">
    <w:abstractNumId w:val="19"/>
  </w:num>
  <w:num w:numId="21" w16cid:durableId="59448733">
    <w:abstractNumId w:val="10"/>
  </w:num>
  <w:num w:numId="22" w16cid:durableId="1733314217">
    <w:abstractNumId w:val="34"/>
  </w:num>
  <w:num w:numId="23" w16cid:durableId="1204826290">
    <w:abstractNumId w:val="4"/>
  </w:num>
  <w:num w:numId="24" w16cid:durableId="2069718809">
    <w:abstractNumId w:val="42"/>
  </w:num>
  <w:num w:numId="25" w16cid:durableId="417212509">
    <w:abstractNumId w:val="14"/>
  </w:num>
  <w:num w:numId="26" w16cid:durableId="1648779593">
    <w:abstractNumId w:val="26"/>
  </w:num>
  <w:num w:numId="27" w16cid:durableId="1697928498">
    <w:abstractNumId w:val="18"/>
  </w:num>
  <w:num w:numId="28" w16cid:durableId="1377704803">
    <w:abstractNumId w:val="36"/>
  </w:num>
  <w:num w:numId="29" w16cid:durableId="1762139230">
    <w:abstractNumId w:val="24"/>
  </w:num>
  <w:num w:numId="30" w16cid:durableId="691146100">
    <w:abstractNumId w:val="8"/>
  </w:num>
  <w:num w:numId="31" w16cid:durableId="1012681458">
    <w:abstractNumId w:val="5"/>
  </w:num>
  <w:num w:numId="32" w16cid:durableId="1001813485">
    <w:abstractNumId w:val="31"/>
  </w:num>
  <w:num w:numId="33" w16cid:durableId="1718120581">
    <w:abstractNumId w:val="16"/>
  </w:num>
  <w:num w:numId="34" w16cid:durableId="1697123129">
    <w:abstractNumId w:val="43"/>
  </w:num>
  <w:num w:numId="35" w16cid:durableId="325282394">
    <w:abstractNumId w:val="0"/>
  </w:num>
  <w:num w:numId="36" w16cid:durableId="2035039707">
    <w:abstractNumId w:val="15"/>
  </w:num>
  <w:num w:numId="37" w16cid:durableId="1759786298">
    <w:abstractNumId w:val="1"/>
  </w:num>
  <w:num w:numId="38" w16cid:durableId="784738194">
    <w:abstractNumId w:val="45"/>
  </w:num>
  <w:num w:numId="39" w16cid:durableId="1403792778">
    <w:abstractNumId w:val="13"/>
  </w:num>
  <w:num w:numId="40" w16cid:durableId="1400176911">
    <w:abstractNumId w:val="17"/>
  </w:num>
  <w:num w:numId="41" w16cid:durableId="1681741168">
    <w:abstractNumId w:val="33"/>
  </w:num>
  <w:num w:numId="42" w16cid:durableId="1950888330">
    <w:abstractNumId w:val="30"/>
  </w:num>
  <w:num w:numId="43" w16cid:durableId="139150243">
    <w:abstractNumId w:val="39"/>
  </w:num>
  <w:num w:numId="44" w16cid:durableId="1756585533">
    <w:abstractNumId w:val="40"/>
  </w:num>
  <w:num w:numId="45" w16cid:durableId="1444421663">
    <w:abstractNumId w:val="41"/>
  </w:num>
  <w:num w:numId="46" w16cid:durableId="1197543331">
    <w:abstractNumId w:val="38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45E04"/>
    <w:rsid w:val="000031C8"/>
    <w:rsid w:val="00005B5D"/>
    <w:rsid w:val="000067C4"/>
    <w:rsid w:val="00006A9A"/>
    <w:rsid w:val="0001514B"/>
    <w:rsid w:val="00015BA9"/>
    <w:rsid w:val="0001740A"/>
    <w:rsid w:val="00020FD3"/>
    <w:rsid w:val="00021B75"/>
    <w:rsid w:val="00022828"/>
    <w:rsid w:val="000234B1"/>
    <w:rsid w:val="00026A20"/>
    <w:rsid w:val="000276AB"/>
    <w:rsid w:val="0003034A"/>
    <w:rsid w:val="00032E6F"/>
    <w:rsid w:val="00042633"/>
    <w:rsid w:val="00044878"/>
    <w:rsid w:val="00051809"/>
    <w:rsid w:val="00053C9D"/>
    <w:rsid w:val="00054395"/>
    <w:rsid w:val="00055126"/>
    <w:rsid w:val="0005637B"/>
    <w:rsid w:val="00057400"/>
    <w:rsid w:val="00060A8D"/>
    <w:rsid w:val="000629E5"/>
    <w:rsid w:val="000716A9"/>
    <w:rsid w:val="00073AD8"/>
    <w:rsid w:val="000770F8"/>
    <w:rsid w:val="00082EF9"/>
    <w:rsid w:val="00083AB4"/>
    <w:rsid w:val="000A1BB0"/>
    <w:rsid w:val="000A4D88"/>
    <w:rsid w:val="000A6E82"/>
    <w:rsid w:val="000B0DD6"/>
    <w:rsid w:val="000B57C4"/>
    <w:rsid w:val="000B68D3"/>
    <w:rsid w:val="000B723D"/>
    <w:rsid w:val="000B7406"/>
    <w:rsid w:val="000C0F1B"/>
    <w:rsid w:val="000C11EC"/>
    <w:rsid w:val="000C3699"/>
    <w:rsid w:val="000C46E8"/>
    <w:rsid w:val="000C76EE"/>
    <w:rsid w:val="000D003B"/>
    <w:rsid w:val="000D18ED"/>
    <w:rsid w:val="000D37E0"/>
    <w:rsid w:val="000D5412"/>
    <w:rsid w:val="000D7AF1"/>
    <w:rsid w:val="000F13C5"/>
    <w:rsid w:val="000F33CC"/>
    <w:rsid w:val="00102B0C"/>
    <w:rsid w:val="0010610A"/>
    <w:rsid w:val="0010669F"/>
    <w:rsid w:val="00106EB9"/>
    <w:rsid w:val="00113633"/>
    <w:rsid w:val="00116A62"/>
    <w:rsid w:val="00116AE0"/>
    <w:rsid w:val="001201B5"/>
    <w:rsid w:val="00127E94"/>
    <w:rsid w:val="00131677"/>
    <w:rsid w:val="0013206D"/>
    <w:rsid w:val="00144A30"/>
    <w:rsid w:val="001519F4"/>
    <w:rsid w:val="00155F32"/>
    <w:rsid w:val="001604FB"/>
    <w:rsid w:val="00160767"/>
    <w:rsid w:val="001619DB"/>
    <w:rsid w:val="00163959"/>
    <w:rsid w:val="0017459A"/>
    <w:rsid w:val="00174AE6"/>
    <w:rsid w:val="00175C9C"/>
    <w:rsid w:val="00176B46"/>
    <w:rsid w:val="0018041F"/>
    <w:rsid w:val="00182D63"/>
    <w:rsid w:val="00184BE2"/>
    <w:rsid w:val="00185395"/>
    <w:rsid w:val="00193764"/>
    <w:rsid w:val="0019467D"/>
    <w:rsid w:val="001A1E48"/>
    <w:rsid w:val="001A1EA8"/>
    <w:rsid w:val="001A3C60"/>
    <w:rsid w:val="001A5272"/>
    <w:rsid w:val="001B7330"/>
    <w:rsid w:val="001C3E33"/>
    <w:rsid w:val="001C52B7"/>
    <w:rsid w:val="001C6914"/>
    <w:rsid w:val="001C72C0"/>
    <w:rsid w:val="001D0D33"/>
    <w:rsid w:val="001D133B"/>
    <w:rsid w:val="001D1437"/>
    <w:rsid w:val="001D7A8A"/>
    <w:rsid w:val="001E0A5C"/>
    <w:rsid w:val="001E4F2F"/>
    <w:rsid w:val="001F13FC"/>
    <w:rsid w:val="001F4100"/>
    <w:rsid w:val="001F4835"/>
    <w:rsid w:val="00203A39"/>
    <w:rsid w:val="00204C5D"/>
    <w:rsid w:val="002101F4"/>
    <w:rsid w:val="00210529"/>
    <w:rsid w:val="002134BA"/>
    <w:rsid w:val="00222CF1"/>
    <w:rsid w:val="00224553"/>
    <w:rsid w:val="002249CC"/>
    <w:rsid w:val="00234D5A"/>
    <w:rsid w:val="00237768"/>
    <w:rsid w:val="00240738"/>
    <w:rsid w:val="00241CB1"/>
    <w:rsid w:val="00244EEB"/>
    <w:rsid w:val="00245AF0"/>
    <w:rsid w:val="00245E04"/>
    <w:rsid w:val="0024717E"/>
    <w:rsid w:val="002534C8"/>
    <w:rsid w:val="00253579"/>
    <w:rsid w:val="00254500"/>
    <w:rsid w:val="00257525"/>
    <w:rsid w:val="00257CE8"/>
    <w:rsid w:val="0026286B"/>
    <w:rsid w:val="00266844"/>
    <w:rsid w:val="0027429C"/>
    <w:rsid w:val="0027545E"/>
    <w:rsid w:val="0027597E"/>
    <w:rsid w:val="00280866"/>
    <w:rsid w:val="002832A8"/>
    <w:rsid w:val="0028570D"/>
    <w:rsid w:val="002858EE"/>
    <w:rsid w:val="00291D65"/>
    <w:rsid w:val="002A1E30"/>
    <w:rsid w:val="002A26A7"/>
    <w:rsid w:val="002A321F"/>
    <w:rsid w:val="002B2A4B"/>
    <w:rsid w:val="002B5517"/>
    <w:rsid w:val="002B5EF5"/>
    <w:rsid w:val="002C105D"/>
    <w:rsid w:val="002C4A7A"/>
    <w:rsid w:val="002C4C18"/>
    <w:rsid w:val="002C63FF"/>
    <w:rsid w:val="002C7995"/>
    <w:rsid w:val="002D10BB"/>
    <w:rsid w:val="002D49ED"/>
    <w:rsid w:val="002D6ACE"/>
    <w:rsid w:val="002D7173"/>
    <w:rsid w:val="002E1B1E"/>
    <w:rsid w:val="002E663C"/>
    <w:rsid w:val="002F3043"/>
    <w:rsid w:val="002F51BD"/>
    <w:rsid w:val="00301555"/>
    <w:rsid w:val="00304B19"/>
    <w:rsid w:val="003058D7"/>
    <w:rsid w:val="00314CB3"/>
    <w:rsid w:val="003307E6"/>
    <w:rsid w:val="00331A2B"/>
    <w:rsid w:val="00332018"/>
    <w:rsid w:val="003347CC"/>
    <w:rsid w:val="00337130"/>
    <w:rsid w:val="00340753"/>
    <w:rsid w:val="003408FF"/>
    <w:rsid w:val="00341686"/>
    <w:rsid w:val="0034204B"/>
    <w:rsid w:val="003454B0"/>
    <w:rsid w:val="003472D9"/>
    <w:rsid w:val="00347A07"/>
    <w:rsid w:val="0035323E"/>
    <w:rsid w:val="003547AD"/>
    <w:rsid w:val="0035514E"/>
    <w:rsid w:val="003567D3"/>
    <w:rsid w:val="00357BBE"/>
    <w:rsid w:val="003617B2"/>
    <w:rsid w:val="00362398"/>
    <w:rsid w:val="00366D44"/>
    <w:rsid w:val="0036746C"/>
    <w:rsid w:val="003677C8"/>
    <w:rsid w:val="00367DC9"/>
    <w:rsid w:val="003705F6"/>
    <w:rsid w:val="00371CF9"/>
    <w:rsid w:val="00373885"/>
    <w:rsid w:val="00376B8D"/>
    <w:rsid w:val="00383B00"/>
    <w:rsid w:val="00386AAA"/>
    <w:rsid w:val="003A3D74"/>
    <w:rsid w:val="003B461A"/>
    <w:rsid w:val="003C0135"/>
    <w:rsid w:val="003C1D82"/>
    <w:rsid w:val="003C7487"/>
    <w:rsid w:val="003C74DF"/>
    <w:rsid w:val="003D6625"/>
    <w:rsid w:val="003E4CBF"/>
    <w:rsid w:val="003F0AB9"/>
    <w:rsid w:val="003F2C6D"/>
    <w:rsid w:val="003F35F1"/>
    <w:rsid w:val="003F7CB7"/>
    <w:rsid w:val="004052A6"/>
    <w:rsid w:val="00405F75"/>
    <w:rsid w:val="00411368"/>
    <w:rsid w:val="0041519C"/>
    <w:rsid w:val="00415444"/>
    <w:rsid w:val="004230C8"/>
    <w:rsid w:val="00426D79"/>
    <w:rsid w:val="0042783B"/>
    <w:rsid w:val="004309F9"/>
    <w:rsid w:val="00430C8D"/>
    <w:rsid w:val="00434B67"/>
    <w:rsid w:val="00443243"/>
    <w:rsid w:val="0045061A"/>
    <w:rsid w:val="00451153"/>
    <w:rsid w:val="004554B0"/>
    <w:rsid w:val="00461C48"/>
    <w:rsid w:val="004660C4"/>
    <w:rsid w:val="00471F7E"/>
    <w:rsid w:val="00473F31"/>
    <w:rsid w:val="0047561E"/>
    <w:rsid w:val="00475BB5"/>
    <w:rsid w:val="004803B6"/>
    <w:rsid w:val="00484B19"/>
    <w:rsid w:val="00486E92"/>
    <w:rsid w:val="004944F2"/>
    <w:rsid w:val="004A0EA2"/>
    <w:rsid w:val="004A29E0"/>
    <w:rsid w:val="004A6D6A"/>
    <w:rsid w:val="004B0449"/>
    <w:rsid w:val="004C746F"/>
    <w:rsid w:val="004E391D"/>
    <w:rsid w:val="004E7DE9"/>
    <w:rsid w:val="004F1416"/>
    <w:rsid w:val="005051C8"/>
    <w:rsid w:val="00517E61"/>
    <w:rsid w:val="00530081"/>
    <w:rsid w:val="00546D1B"/>
    <w:rsid w:val="005524BB"/>
    <w:rsid w:val="00552DA9"/>
    <w:rsid w:val="00553B65"/>
    <w:rsid w:val="00561912"/>
    <w:rsid w:val="005748D0"/>
    <w:rsid w:val="0058659C"/>
    <w:rsid w:val="0059189C"/>
    <w:rsid w:val="005B0AE1"/>
    <w:rsid w:val="005B6925"/>
    <w:rsid w:val="005C4857"/>
    <w:rsid w:val="005C762B"/>
    <w:rsid w:val="005D2E42"/>
    <w:rsid w:val="005D6B08"/>
    <w:rsid w:val="005D7870"/>
    <w:rsid w:val="005E1C7C"/>
    <w:rsid w:val="005E56CA"/>
    <w:rsid w:val="005E6E4E"/>
    <w:rsid w:val="005F18FC"/>
    <w:rsid w:val="005F7CC7"/>
    <w:rsid w:val="00601FB9"/>
    <w:rsid w:val="00604F7E"/>
    <w:rsid w:val="0062028B"/>
    <w:rsid w:val="00623761"/>
    <w:rsid w:val="00627050"/>
    <w:rsid w:val="00627804"/>
    <w:rsid w:val="00627CC1"/>
    <w:rsid w:val="006454FF"/>
    <w:rsid w:val="006541A0"/>
    <w:rsid w:val="00663953"/>
    <w:rsid w:val="00664140"/>
    <w:rsid w:val="006700D0"/>
    <w:rsid w:val="006717D2"/>
    <w:rsid w:val="00674052"/>
    <w:rsid w:val="00674B31"/>
    <w:rsid w:val="00674F6F"/>
    <w:rsid w:val="00683F84"/>
    <w:rsid w:val="0068722E"/>
    <w:rsid w:val="00693029"/>
    <w:rsid w:val="006945B5"/>
    <w:rsid w:val="00696A6A"/>
    <w:rsid w:val="006A4EAE"/>
    <w:rsid w:val="006A55CC"/>
    <w:rsid w:val="006A583D"/>
    <w:rsid w:val="006B3278"/>
    <w:rsid w:val="006C4DDF"/>
    <w:rsid w:val="006D7EE6"/>
    <w:rsid w:val="006E0BA4"/>
    <w:rsid w:val="006E1FE3"/>
    <w:rsid w:val="006E6B8C"/>
    <w:rsid w:val="006F3732"/>
    <w:rsid w:val="00706206"/>
    <w:rsid w:val="00716140"/>
    <w:rsid w:val="0071693F"/>
    <w:rsid w:val="00733ABB"/>
    <w:rsid w:val="00737DE2"/>
    <w:rsid w:val="00740FB6"/>
    <w:rsid w:val="007411B0"/>
    <w:rsid w:val="00745404"/>
    <w:rsid w:val="00754B82"/>
    <w:rsid w:val="00764E2F"/>
    <w:rsid w:val="007709D5"/>
    <w:rsid w:val="007755AA"/>
    <w:rsid w:val="00782329"/>
    <w:rsid w:val="007830D4"/>
    <w:rsid w:val="0078549D"/>
    <w:rsid w:val="00791AFB"/>
    <w:rsid w:val="00792B1F"/>
    <w:rsid w:val="00794074"/>
    <w:rsid w:val="007A7423"/>
    <w:rsid w:val="007A7992"/>
    <w:rsid w:val="007B1300"/>
    <w:rsid w:val="007B39A2"/>
    <w:rsid w:val="007D1CD1"/>
    <w:rsid w:val="007D595D"/>
    <w:rsid w:val="007E4C52"/>
    <w:rsid w:val="007E7AC1"/>
    <w:rsid w:val="007F0FE0"/>
    <w:rsid w:val="007F1D04"/>
    <w:rsid w:val="007F3329"/>
    <w:rsid w:val="0080197B"/>
    <w:rsid w:val="008020A0"/>
    <w:rsid w:val="0081235E"/>
    <w:rsid w:val="00813C84"/>
    <w:rsid w:val="00814F5B"/>
    <w:rsid w:val="00815FB1"/>
    <w:rsid w:val="00817382"/>
    <w:rsid w:val="0082339A"/>
    <w:rsid w:val="00823467"/>
    <w:rsid w:val="00840C7E"/>
    <w:rsid w:val="00842669"/>
    <w:rsid w:val="008522C5"/>
    <w:rsid w:val="008555FE"/>
    <w:rsid w:val="00863E70"/>
    <w:rsid w:val="0086702F"/>
    <w:rsid w:val="008709BC"/>
    <w:rsid w:val="008729F3"/>
    <w:rsid w:val="00882447"/>
    <w:rsid w:val="00893F44"/>
    <w:rsid w:val="00895530"/>
    <w:rsid w:val="008975DC"/>
    <w:rsid w:val="008A37F2"/>
    <w:rsid w:val="008A583C"/>
    <w:rsid w:val="008B5E39"/>
    <w:rsid w:val="008B7212"/>
    <w:rsid w:val="008C4F4D"/>
    <w:rsid w:val="008C58E7"/>
    <w:rsid w:val="008D14A2"/>
    <w:rsid w:val="008D3787"/>
    <w:rsid w:val="008F23AC"/>
    <w:rsid w:val="008F5006"/>
    <w:rsid w:val="008F5D05"/>
    <w:rsid w:val="0090218C"/>
    <w:rsid w:val="00907FF2"/>
    <w:rsid w:val="00914840"/>
    <w:rsid w:val="009158DF"/>
    <w:rsid w:val="00916F91"/>
    <w:rsid w:val="00917291"/>
    <w:rsid w:val="009316E4"/>
    <w:rsid w:val="00941FE9"/>
    <w:rsid w:val="00942099"/>
    <w:rsid w:val="0094372F"/>
    <w:rsid w:val="00944F62"/>
    <w:rsid w:val="00953FE2"/>
    <w:rsid w:val="00955A7E"/>
    <w:rsid w:val="00962A2F"/>
    <w:rsid w:val="00963940"/>
    <w:rsid w:val="00965BD3"/>
    <w:rsid w:val="00966F7D"/>
    <w:rsid w:val="00971D1B"/>
    <w:rsid w:val="009756F4"/>
    <w:rsid w:val="00983038"/>
    <w:rsid w:val="00995144"/>
    <w:rsid w:val="009A1792"/>
    <w:rsid w:val="009A19D7"/>
    <w:rsid w:val="009A5DEA"/>
    <w:rsid w:val="009B3648"/>
    <w:rsid w:val="009B6037"/>
    <w:rsid w:val="009C1404"/>
    <w:rsid w:val="009D3B3F"/>
    <w:rsid w:val="009D50CB"/>
    <w:rsid w:val="009E5AF9"/>
    <w:rsid w:val="009F6BA7"/>
    <w:rsid w:val="00A001C0"/>
    <w:rsid w:val="00A04CCA"/>
    <w:rsid w:val="00A1154C"/>
    <w:rsid w:val="00A1530D"/>
    <w:rsid w:val="00A17406"/>
    <w:rsid w:val="00A2210D"/>
    <w:rsid w:val="00A27C21"/>
    <w:rsid w:val="00A319E7"/>
    <w:rsid w:val="00A32137"/>
    <w:rsid w:val="00A3276A"/>
    <w:rsid w:val="00A335F1"/>
    <w:rsid w:val="00A34B7D"/>
    <w:rsid w:val="00A356D0"/>
    <w:rsid w:val="00A36EFF"/>
    <w:rsid w:val="00A43BF9"/>
    <w:rsid w:val="00A46378"/>
    <w:rsid w:val="00A46DAC"/>
    <w:rsid w:val="00A4747C"/>
    <w:rsid w:val="00A54CAD"/>
    <w:rsid w:val="00A61EDB"/>
    <w:rsid w:val="00A631E9"/>
    <w:rsid w:val="00A66707"/>
    <w:rsid w:val="00A7179E"/>
    <w:rsid w:val="00A73CCB"/>
    <w:rsid w:val="00A74CD3"/>
    <w:rsid w:val="00A76144"/>
    <w:rsid w:val="00A8433A"/>
    <w:rsid w:val="00A94920"/>
    <w:rsid w:val="00A94A02"/>
    <w:rsid w:val="00A973BE"/>
    <w:rsid w:val="00AA662D"/>
    <w:rsid w:val="00AB3AAA"/>
    <w:rsid w:val="00AB3EC3"/>
    <w:rsid w:val="00AB74E9"/>
    <w:rsid w:val="00AC0529"/>
    <w:rsid w:val="00AC2C24"/>
    <w:rsid w:val="00AC6131"/>
    <w:rsid w:val="00AC6653"/>
    <w:rsid w:val="00AC6FC5"/>
    <w:rsid w:val="00AD3CE8"/>
    <w:rsid w:val="00AD42A6"/>
    <w:rsid w:val="00AD528D"/>
    <w:rsid w:val="00AE5AFC"/>
    <w:rsid w:val="00AF7DCA"/>
    <w:rsid w:val="00B02B56"/>
    <w:rsid w:val="00B1149E"/>
    <w:rsid w:val="00B11A03"/>
    <w:rsid w:val="00B12A81"/>
    <w:rsid w:val="00B13920"/>
    <w:rsid w:val="00B14277"/>
    <w:rsid w:val="00B17F69"/>
    <w:rsid w:val="00B248F0"/>
    <w:rsid w:val="00B30C6F"/>
    <w:rsid w:val="00B32718"/>
    <w:rsid w:val="00B370C1"/>
    <w:rsid w:val="00B44D05"/>
    <w:rsid w:val="00B5083D"/>
    <w:rsid w:val="00B73262"/>
    <w:rsid w:val="00B76F2F"/>
    <w:rsid w:val="00B8070F"/>
    <w:rsid w:val="00B8213E"/>
    <w:rsid w:val="00B84495"/>
    <w:rsid w:val="00B847EE"/>
    <w:rsid w:val="00B87104"/>
    <w:rsid w:val="00B908B9"/>
    <w:rsid w:val="00BA1F4E"/>
    <w:rsid w:val="00BA41F3"/>
    <w:rsid w:val="00BA4EF8"/>
    <w:rsid w:val="00BA595A"/>
    <w:rsid w:val="00BA6E19"/>
    <w:rsid w:val="00BB1480"/>
    <w:rsid w:val="00BB4F4D"/>
    <w:rsid w:val="00BB7C24"/>
    <w:rsid w:val="00BC1597"/>
    <w:rsid w:val="00BD497E"/>
    <w:rsid w:val="00BE2DED"/>
    <w:rsid w:val="00BE5414"/>
    <w:rsid w:val="00BF15C8"/>
    <w:rsid w:val="00BF2180"/>
    <w:rsid w:val="00BF250E"/>
    <w:rsid w:val="00BF4044"/>
    <w:rsid w:val="00C03E28"/>
    <w:rsid w:val="00C06D5A"/>
    <w:rsid w:val="00C14711"/>
    <w:rsid w:val="00C25CBA"/>
    <w:rsid w:val="00C32F9A"/>
    <w:rsid w:val="00C40AD3"/>
    <w:rsid w:val="00C501B1"/>
    <w:rsid w:val="00C51122"/>
    <w:rsid w:val="00C53782"/>
    <w:rsid w:val="00C57D75"/>
    <w:rsid w:val="00C627C4"/>
    <w:rsid w:val="00C67B11"/>
    <w:rsid w:val="00C7044F"/>
    <w:rsid w:val="00C7211B"/>
    <w:rsid w:val="00C722C8"/>
    <w:rsid w:val="00C73717"/>
    <w:rsid w:val="00C8720A"/>
    <w:rsid w:val="00C92956"/>
    <w:rsid w:val="00C96606"/>
    <w:rsid w:val="00CA1879"/>
    <w:rsid w:val="00CA2E10"/>
    <w:rsid w:val="00CA41DA"/>
    <w:rsid w:val="00CA4BF2"/>
    <w:rsid w:val="00CB0ACC"/>
    <w:rsid w:val="00CB1F86"/>
    <w:rsid w:val="00CB2552"/>
    <w:rsid w:val="00CB2FDC"/>
    <w:rsid w:val="00CD1681"/>
    <w:rsid w:val="00CD66CE"/>
    <w:rsid w:val="00CD7833"/>
    <w:rsid w:val="00CE06C3"/>
    <w:rsid w:val="00CE2F89"/>
    <w:rsid w:val="00CE4D20"/>
    <w:rsid w:val="00D00918"/>
    <w:rsid w:val="00D135D0"/>
    <w:rsid w:val="00D1614E"/>
    <w:rsid w:val="00D25CF7"/>
    <w:rsid w:val="00D26CCF"/>
    <w:rsid w:val="00D27A1B"/>
    <w:rsid w:val="00D31C8B"/>
    <w:rsid w:val="00D3485C"/>
    <w:rsid w:val="00D35DF3"/>
    <w:rsid w:val="00D41FD6"/>
    <w:rsid w:val="00D44630"/>
    <w:rsid w:val="00D50C4C"/>
    <w:rsid w:val="00D537A4"/>
    <w:rsid w:val="00D56D63"/>
    <w:rsid w:val="00D61F5E"/>
    <w:rsid w:val="00D62EDC"/>
    <w:rsid w:val="00D70C27"/>
    <w:rsid w:val="00D715E1"/>
    <w:rsid w:val="00D716D7"/>
    <w:rsid w:val="00D75B1F"/>
    <w:rsid w:val="00D77006"/>
    <w:rsid w:val="00D77B73"/>
    <w:rsid w:val="00D83D3B"/>
    <w:rsid w:val="00D845BA"/>
    <w:rsid w:val="00D929A8"/>
    <w:rsid w:val="00D9716C"/>
    <w:rsid w:val="00DA1CB2"/>
    <w:rsid w:val="00DA51E9"/>
    <w:rsid w:val="00DA7A86"/>
    <w:rsid w:val="00DB3CE0"/>
    <w:rsid w:val="00DC1F3A"/>
    <w:rsid w:val="00DC63FC"/>
    <w:rsid w:val="00DD51ED"/>
    <w:rsid w:val="00DE4E20"/>
    <w:rsid w:val="00DF046E"/>
    <w:rsid w:val="00DF0B0A"/>
    <w:rsid w:val="00DF514A"/>
    <w:rsid w:val="00DF6CD6"/>
    <w:rsid w:val="00E0330D"/>
    <w:rsid w:val="00E123E0"/>
    <w:rsid w:val="00E13164"/>
    <w:rsid w:val="00E16922"/>
    <w:rsid w:val="00E20734"/>
    <w:rsid w:val="00E24621"/>
    <w:rsid w:val="00E34926"/>
    <w:rsid w:val="00E34CFC"/>
    <w:rsid w:val="00E462E4"/>
    <w:rsid w:val="00E51466"/>
    <w:rsid w:val="00E523E3"/>
    <w:rsid w:val="00E56942"/>
    <w:rsid w:val="00E62AC4"/>
    <w:rsid w:val="00E63841"/>
    <w:rsid w:val="00E64E57"/>
    <w:rsid w:val="00E67A71"/>
    <w:rsid w:val="00E7496E"/>
    <w:rsid w:val="00E754A7"/>
    <w:rsid w:val="00E805EC"/>
    <w:rsid w:val="00E84BD4"/>
    <w:rsid w:val="00E8718C"/>
    <w:rsid w:val="00E91460"/>
    <w:rsid w:val="00E92196"/>
    <w:rsid w:val="00E931F9"/>
    <w:rsid w:val="00E932AB"/>
    <w:rsid w:val="00EA2819"/>
    <w:rsid w:val="00EA596D"/>
    <w:rsid w:val="00EB525D"/>
    <w:rsid w:val="00EB60ED"/>
    <w:rsid w:val="00EC575B"/>
    <w:rsid w:val="00ED2C15"/>
    <w:rsid w:val="00ED36EE"/>
    <w:rsid w:val="00ED5243"/>
    <w:rsid w:val="00ED5249"/>
    <w:rsid w:val="00ED5F26"/>
    <w:rsid w:val="00EE37F9"/>
    <w:rsid w:val="00EE3FC6"/>
    <w:rsid w:val="00EE6063"/>
    <w:rsid w:val="00EF63EB"/>
    <w:rsid w:val="00F008AD"/>
    <w:rsid w:val="00F11AA9"/>
    <w:rsid w:val="00F12CCD"/>
    <w:rsid w:val="00F1310D"/>
    <w:rsid w:val="00F20C84"/>
    <w:rsid w:val="00F212D3"/>
    <w:rsid w:val="00F27154"/>
    <w:rsid w:val="00F27854"/>
    <w:rsid w:val="00F32347"/>
    <w:rsid w:val="00F474D0"/>
    <w:rsid w:val="00F477F3"/>
    <w:rsid w:val="00F548DD"/>
    <w:rsid w:val="00F70711"/>
    <w:rsid w:val="00F707B2"/>
    <w:rsid w:val="00F74858"/>
    <w:rsid w:val="00F76A4C"/>
    <w:rsid w:val="00F77883"/>
    <w:rsid w:val="00F83EFB"/>
    <w:rsid w:val="00F95466"/>
    <w:rsid w:val="00F96A59"/>
    <w:rsid w:val="00FA1F15"/>
    <w:rsid w:val="00FA226C"/>
    <w:rsid w:val="00FA3DAD"/>
    <w:rsid w:val="00FB436E"/>
    <w:rsid w:val="00FB5442"/>
    <w:rsid w:val="00FB5953"/>
    <w:rsid w:val="00FB7EA2"/>
    <w:rsid w:val="00FC1171"/>
    <w:rsid w:val="00FC4F91"/>
    <w:rsid w:val="00FD08D5"/>
    <w:rsid w:val="00FD1C9D"/>
    <w:rsid w:val="00FD59AD"/>
    <w:rsid w:val="00FD5A17"/>
    <w:rsid w:val="00FE36F8"/>
    <w:rsid w:val="00FE3D3F"/>
    <w:rsid w:val="00FE3FE2"/>
    <w:rsid w:val="00FF3266"/>
    <w:rsid w:val="00FF3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4DBFE85"/>
  <w15:docId w15:val="{C9EE4B46-F5A9-423F-95AB-47B46707E5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66CE"/>
    <w:pPr>
      <w:spacing w:line="480" w:lineRule="auto"/>
      <w:jc w:val="center"/>
      <w:outlineLvl w:val="0"/>
    </w:pPr>
    <w:rPr>
      <w:rFonts w:ascii="Times New Roman" w:hAnsi="Times New Roman" w:cs="Times New Roman"/>
      <w:b/>
      <w:i/>
      <w:sz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E3FE2"/>
    <w:pPr>
      <w:numPr>
        <w:numId w:val="1"/>
      </w:numPr>
      <w:spacing w:line="480" w:lineRule="auto"/>
      <w:jc w:val="both"/>
      <w:outlineLvl w:val="1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66CE"/>
    <w:rPr>
      <w:rFonts w:ascii="Times New Roman" w:hAnsi="Times New Roman" w:cs="Times New Roman"/>
      <w:b/>
      <w:i/>
      <w:sz w:val="24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A335F1"/>
    <w:pPr>
      <w:ind w:left="720"/>
      <w:contextualSpacing/>
    </w:p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1D133B"/>
  </w:style>
  <w:style w:type="character" w:customStyle="1" w:styleId="Heading2Char">
    <w:name w:val="Heading 2 Char"/>
    <w:basedOn w:val="DefaultParagraphFont"/>
    <w:link w:val="Heading2"/>
    <w:uiPriority w:val="9"/>
    <w:rsid w:val="00FE3FE2"/>
    <w:rPr>
      <w:rFonts w:ascii="Times New Roman" w:hAnsi="Times New Roman" w:cs="Times New Roman"/>
      <w:b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5E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5E04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A335F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335F1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5637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EF63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63EB"/>
  </w:style>
  <w:style w:type="paragraph" w:styleId="Footer">
    <w:name w:val="footer"/>
    <w:basedOn w:val="Normal"/>
    <w:link w:val="FooterChar"/>
    <w:uiPriority w:val="99"/>
    <w:unhideWhenUsed/>
    <w:rsid w:val="00EF63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63EB"/>
  </w:style>
  <w:style w:type="paragraph" w:customStyle="1" w:styleId="SUBAB2">
    <w:name w:val="SUBAB 2"/>
    <w:basedOn w:val="Heading2"/>
    <w:link w:val="SUBAB2Char"/>
    <w:qFormat/>
    <w:rsid w:val="00FE3FE2"/>
    <w:pPr>
      <w:numPr>
        <w:numId w:val="5"/>
      </w:numPr>
    </w:pPr>
  </w:style>
  <w:style w:type="character" w:customStyle="1" w:styleId="SUBAB2Char">
    <w:name w:val="SUBAB 2 Char"/>
    <w:basedOn w:val="Heading2Char"/>
    <w:link w:val="SUBAB2"/>
    <w:rsid w:val="00FE3FE2"/>
    <w:rPr>
      <w:rFonts w:ascii="Times New Roman" w:hAnsi="Times New Roman" w:cs="Times New Roman"/>
      <w:b/>
      <w:sz w:val="24"/>
    </w:rPr>
  </w:style>
  <w:style w:type="paragraph" w:customStyle="1" w:styleId="SUBAB3">
    <w:name w:val="SUBAB 3"/>
    <w:basedOn w:val="Heading2"/>
    <w:link w:val="SUBAB3Char"/>
    <w:qFormat/>
    <w:rsid w:val="00FE3FE2"/>
    <w:pPr>
      <w:numPr>
        <w:numId w:val="0"/>
      </w:numPr>
      <w:ind w:left="720" w:hanging="360"/>
    </w:pPr>
  </w:style>
  <w:style w:type="character" w:customStyle="1" w:styleId="SUBAB3Char">
    <w:name w:val="SUBAB 3 Char"/>
    <w:basedOn w:val="Heading2Char"/>
    <w:link w:val="SUBAB3"/>
    <w:rsid w:val="00FE3FE2"/>
    <w:rPr>
      <w:rFonts w:ascii="Times New Roman" w:hAnsi="Times New Roman" w:cs="Times New Roman"/>
      <w:b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3A3D74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B60ED"/>
    <w:pPr>
      <w:tabs>
        <w:tab w:val="right" w:leader="dot" w:pos="8261"/>
      </w:tabs>
      <w:spacing w:after="10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3A3D74"/>
    <w:pPr>
      <w:spacing w:after="100"/>
      <w:ind w:left="220"/>
    </w:pPr>
  </w:style>
  <w:style w:type="paragraph" w:customStyle="1" w:styleId="SUBAB4">
    <w:name w:val="SUBAB4"/>
    <w:basedOn w:val="Heading2"/>
    <w:link w:val="SUBAB4Char"/>
    <w:qFormat/>
    <w:rsid w:val="00E805EC"/>
    <w:pPr>
      <w:numPr>
        <w:numId w:val="44"/>
      </w:numPr>
    </w:pPr>
  </w:style>
  <w:style w:type="paragraph" w:customStyle="1" w:styleId="SUBAB5">
    <w:name w:val="SUBAB 5"/>
    <w:basedOn w:val="ListParagraph"/>
    <w:link w:val="SUBAB5Char"/>
    <w:qFormat/>
    <w:rsid w:val="00FD59AD"/>
    <w:pPr>
      <w:numPr>
        <w:numId w:val="39"/>
      </w:numPr>
      <w:spacing w:line="480" w:lineRule="auto"/>
      <w:jc w:val="both"/>
    </w:pPr>
    <w:rPr>
      <w:rFonts w:ascii="Times New Roman" w:hAnsi="Times New Roman" w:cs="Times New Roman"/>
      <w:b/>
      <w:sz w:val="24"/>
    </w:rPr>
  </w:style>
  <w:style w:type="character" w:customStyle="1" w:styleId="SUBAB4Char">
    <w:name w:val="SUBAB4 Char"/>
    <w:basedOn w:val="Heading2Char"/>
    <w:link w:val="SUBAB4"/>
    <w:rsid w:val="00E805EC"/>
    <w:rPr>
      <w:rFonts w:ascii="Times New Roman" w:hAnsi="Times New Roman" w:cs="Times New Roman"/>
      <w:b/>
      <w:sz w:val="24"/>
    </w:rPr>
  </w:style>
  <w:style w:type="paragraph" w:customStyle="1" w:styleId="SUBAB55">
    <w:name w:val="SUBAB55"/>
    <w:basedOn w:val="Heading2"/>
    <w:link w:val="SUBAB55Char"/>
    <w:qFormat/>
    <w:rsid w:val="00FD59AD"/>
  </w:style>
  <w:style w:type="character" w:customStyle="1" w:styleId="SUBAB5Char">
    <w:name w:val="SUBAB 5 Char"/>
    <w:basedOn w:val="ListParagraphChar"/>
    <w:link w:val="SUBAB5"/>
    <w:rsid w:val="00FD59AD"/>
    <w:rPr>
      <w:rFonts w:ascii="Times New Roman" w:hAnsi="Times New Roman" w:cs="Times New Roman"/>
      <w:b/>
      <w:sz w:val="24"/>
    </w:rPr>
  </w:style>
  <w:style w:type="character" w:customStyle="1" w:styleId="SUBAB55Char">
    <w:name w:val="SUBAB55 Char"/>
    <w:basedOn w:val="Heading2Char"/>
    <w:link w:val="SUBAB55"/>
    <w:rsid w:val="00FD59AD"/>
    <w:rPr>
      <w:rFonts w:ascii="Times New Roman" w:hAnsi="Times New Roman" w:cs="Times New Roman"/>
      <w:b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53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0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01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0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60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64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1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9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1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11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4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52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1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2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3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dx.doi.org/10.29264/jinv.v18i2.10551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7E7B7DB-3A47-4F38-890B-CB1D02E489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6978</Words>
  <Characters>39776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NADIYA NASIFA NADIYA NASIFA</cp:lastModifiedBy>
  <cp:revision>4</cp:revision>
  <cp:lastPrinted>2023-07-08T05:13:00Z</cp:lastPrinted>
  <dcterms:created xsi:type="dcterms:W3CDTF">2023-07-24T12:31:00Z</dcterms:created>
  <dcterms:modified xsi:type="dcterms:W3CDTF">2023-08-16T0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efea4a5-a63a-3d7a-8c8c-80af1d35e9e6</vt:lpwstr>
  </property>
  <property fmtid="{D5CDD505-2E9C-101B-9397-08002B2CF9AE}" pid="24" name="Mendeley Citation Style_1">
    <vt:lpwstr>http://www.zotero.org/styles/apa</vt:lpwstr>
  </property>
</Properties>
</file>